
<file path=[Content_Types].xml><?xml version="1.0" encoding="utf-8"?>
<Types xmlns="http://schemas.openxmlformats.org/package/2006/content-types">
  <Default Extension="xml" ContentType="application/xml"/>
  <Default Extension="jpeg" ContentType="image/jpeg"/>
  <Default Extension="wdp" ContentType="image/vnd.ms-photo"/>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FB356D" w:rsidRDefault="00E60F6B" w:rsidP="00EF678C">
      <w:pPr>
        <w:spacing w:after="0"/>
        <w:jc w:val="right"/>
        <w:rPr>
          <w:b/>
        </w:rPr>
      </w:pPr>
      <w:r w:rsidRPr="00FB356D">
        <w:rPr>
          <w:b/>
        </w:rPr>
        <w:t>Final Project QMEE</w:t>
      </w:r>
    </w:p>
    <w:p w14:paraId="3D65AE0C" w14:textId="77777777" w:rsidR="00E60F6B" w:rsidRPr="00FB356D" w:rsidRDefault="00E60F6B" w:rsidP="00EF678C">
      <w:pPr>
        <w:spacing w:after="0"/>
        <w:jc w:val="right"/>
        <w:rPr>
          <w:b/>
        </w:rPr>
      </w:pPr>
      <w:r w:rsidRPr="00FB356D">
        <w:rPr>
          <w:b/>
        </w:rPr>
        <w:t>Alejandro Rojas</w:t>
      </w:r>
    </w:p>
    <w:p w14:paraId="00D2C773" w14:textId="77777777" w:rsidR="00E60F6B" w:rsidRPr="00FB356D" w:rsidRDefault="00E60F6B" w:rsidP="00EF678C">
      <w:pPr>
        <w:spacing w:after="0"/>
        <w:jc w:val="right"/>
        <w:rPr>
          <w:b/>
        </w:rPr>
      </w:pPr>
    </w:p>
    <w:p w14:paraId="313A2606" w14:textId="77777777" w:rsidR="005F3981" w:rsidRPr="00FB356D" w:rsidRDefault="00E60F6B" w:rsidP="00EF678C">
      <w:pPr>
        <w:spacing w:after="0"/>
        <w:rPr>
          <w:b/>
        </w:rPr>
      </w:pPr>
      <w:r w:rsidRPr="00FB356D">
        <w:rPr>
          <w:b/>
        </w:rPr>
        <w:t>Introduction</w:t>
      </w:r>
    </w:p>
    <w:p w14:paraId="1ED18435" w14:textId="1A810A9B" w:rsidR="00D633FE" w:rsidRPr="00FB356D" w:rsidRDefault="00D633FE" w:rsidP="00EF678C">
      <w:pPr>
        <w:spacing w:after="0"/>
        <w:ind w:firstLine="720"/>
        <w:rPr>
          <w:bCs/>
        </w:rPr>
      </w:pPr>
      <w:r w:rsidRPr="00FB356D">
        <w:rPr>
          <w:bCs/>
        </w:rPr>
        <w:t xml:space="preserve">The crop establishment is key factor for </w:t>
      </w:r>
      <w:r w:rsidR="00EF678C" w:rsidRPr="00FB356D">
        <w:rPr>
          <w:bCs/>
        </w:rPr>
        <w:t xml:space="preserve">soybean </w:t>
      </w:r>
      <w:r w:rsidRPr="00FB356D">
        <w:rPr>
          <w:bCs/>
        </w:rPr>
        <w:t xml:space="preserve">growers at the beginning of the season where most of the time, seedlings are subject of the attack of soilborne pathogens, resulting in damping off and poor plant establishment. </w:t>
      </w:r>
      <w:r w:rsidR="00EF678C" w:rsidRPr="00FB356D">
        <w:rPr>
          <w:bCs/>
        </w:rPr>
        <w:t>Soybean s</w:t>
      </w:r>
      <w:r w:rsidRPr="00FB356D">
        <w:rPr>
          <w:bCs/>
        </w:rPr>
        <w:t xml:space="preserve">eedling diseases impact the plant root system </w:t>
      </w:r>
      <w:r w:rsidR="00A65BDE" w:rsidRPr="00FB356D">
        <w:rPr>
          <w:bCs/>
        </w:rPr>
        <w:t xml:space="preserve">at </w:t>
      </w:r>
      <w:r w:rsidRPr="00FB356D">
        <w:rPr>
          <w:bCs/>
        </w:rPr>
        <w:t xml:space="preserve">the beginning of the season, </w:t>
      </w:r>
      <w:r w:rsidR="00A65BDE" w:rsidRPr="00FB356D">
        <w:rPr>
          <w:bCs/>
        </w:rPr>
        <w:t xml:space="preserve">however </w:t>
      </w:r>
      <w:r w:rsidR="00EF678C" w:rsidRPr="00FB356D">
        <w:rPr>
          <w:bCs/>
        </w:rPr>
        <w:t>the</w:t>
      </w:r>
      <w:r w:rsidRPr="00FB356D">
        <w:rPr>
          <w:bCs/>
        </w:rPr>
        <w:t xml:space="preserve"> root infections can occur at later stages</w:t>
      </w:r>
      <w:r w:rsidR="00A65BDE" w:rsidRPr="00FB356D">
        <w:rPr>
          <w:bCs/>
        </w:rPr>
        <w:t xml:space="preserve">, </w:t>
      </w:r>
      <w:r w:rsidR="00EF678C" w:rsidRPr="00FB356D">
        <w:rPr>
          <w:bCs/>
        </w:rPr>
        <w:t>impacting crop physiology and yields</w:t>
      </w:r>
      <w:r w:rsidRPr="00FB356D">
        <w:rPr>
          <w:bCs/>
        </w:rPr>
        <w:t>.  In 2005, seedling diseases</w:t>
      </w:r>
      <w:r w:rsidR="00EF678C" w:rsidRPr="00FB356D">
        <w:rPr>
          <w:bCs/>
        </w:rPr>
        <w:t xml:space="preserve"> caused losses</w:t>
      </w:r>
      <w:r w:rsidRPr="00FB356D">
        <w:rPr>
          <w:bCs/>
        </w:rPr>
        <w:t xml:space="preserve"> </w:t>
      </w:r>
      <w:r w:rsidR="00EF678C" w:rsidRPr="00FB356D">
        <w:rPr>
          <w:bCs/>
        </w:rPr>
        <w:t>around</w:t>
      </w:r>
      <w:r w:rsidRPr="00FB356D">
        <w:rPr>
          <w:bCs/>
        </w:rPr>
        <w:t xml:space="preserve"> 829 tons</w:t>
      </w:r>
      <w:r w:rsidR="00EF678C" w:rsidRPr="00FB356D">
        <w:rPr>
          <w:bCs/>
        </w:rPr>
        <w:t xml:space="preserve"> in the US</w:t>
      </w:r>
      <w:r w:rsidRPr="00FB356D">
        <w:rPr>
          <w:bCs/>
        </w:rPr>
        <w:t xml:space="preserve"> </w:t>
      </w:r>
      <w:r w:rsidRPr="00FB356D">
        <w:rPr>
          <w:bCs/>
        </w:rPr>
        <w:fldChar w:fldCharType="begin"/>
      </w:r>
      <w:r w:rsidR="00A137D9" w:rsidRPr="00FB356D">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FB356D">
        <w:rPr>
          <w:bCs/>
        </w:rPr>
        <w:fldChar w:fldCharType="separate"/>
      </w:r>
      <w:r w:rsidRPr="00FB356D">
        <w:rPr>
          <w:bCs/>
          <w:noProof/>
        </w:rPr>
        <w:t>(Wrather &amp; Koenning, 2006)</w:t>
      </w:r>
      <w:r w:rsidRPr="00FB356D">
        <w:rPr>
          <w:bCs/>
        </w:rPr>
        <w:fldChar w:fldCharType="end"/>
      </w:r>
      <w:r w:rsidRPr="00FB356D">
        <w:rPr>
          <w:bCs/>
        </w:rPr>
        <w:t xml:space="preserve">.  Different factors </w:t>
      </w:r>
      <w:r w:rsidR="00EF678C" w:rsidRPr="00FB356D">
        <w:rPr>
          <w:bCs/>
        </w:rPr>
        <w:t>could influence the outcome of the interaction of soilborne pathogens and soybean plants, s</w:t>
      </w:r>
      <w:r w:rsidRPr="00FB356D">
        <w:rPr>
          <w:bCs/>
        </w:rPr>
        <w:t xml:space="preserve">uch as seed </w:t>
      </w:r>
      <w:r w:rsidR="00EF678C" w:rsidRPr="00FB356D">
        <w:rPr>
          <w:bCs/>
        </w:rPr>
        <w:t>genetic background</w:t>
      </w:r>
      <w:r w:rsidRPr="00FB356D">
        <w:rPr>
          <w:bCs/>
        </w:rPr>
        <w:t xml:space="preserve">, the </w:t>
      </w:r>
      <w:r w:rsidR="00EF678C" w:rsidRPr="00FB356D">
        <w:rPr>
          <w:bCs/>
        </w:rPr>
        <w:t>climate, edaphic factors</w:t>
      </w:r>
      <w:r w:rsidRPr="00FB356D">
        <w:rPr>
          <w:bCs/>
        </w:rPr>
        <w:t xml:space="preserve"> and their interaction with the soil in</w:t>
      </w:r>
      <w:r w:rsidR="00EF678C" w:rsidRPr="00FB356D">
        <w:rPr>
          <w:bCs/>
        </w:rPr>
        <w:t xml:space="preserve">habitants </w:t>
      </w:r>
      <w:r w:rsidRPr="00FB356D">
        <w:rPr>
          <w:bCs/>
        </w:rPr>
        <w:fldChar w:fldCharType="begin"/>
      </w:r>
      <w:r w:rsidR="00A137D9" w:rsidRPr="00FB356D">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FB356D">
        <w:rPr>
          <w:bCs/>
        </w:rPr>
        <w:fldChar w:fldCharType="separate"/>
      </w:r>
      <w:r w:rsidRPr="00FB356D">
        <w:rPr>
          <w:bCs/>
          <w:noProof/>
        </w:rPr>
        <w:t>(Broders et al., 2009)</w:t>
      </w:r>
      <w:r w:rsidRPr="00FB356D">
        <w:rPr>
          <w:bCs/>
        </w:rPr>
        <w:fldChar w:fldCharType="end"/>
      </w:r>
      <w:r w:rsidRPr="00FB356D">
        <w:rPr>
          <w:bCs/>
        </w:rPr>
        <w:t xml:space="preserve">.  These soilborne diseases have been attributed to several pathogens most of them fungi and </w:t>
      </w:r>
      <w:r w:rsidR="00EF678C" w:rsidRPr="00FB356D">
        <w:rPr>
          <w:bCs/>
        </w:rPr>
        <w:t>oomycetes (</w:t>
      </w:r>
      <w:r w:rsidRPr="00FB356D">
        <w:rPr>
          <w:bCs/>
        </w:rPr>
        <w:t>fungi-like organisms</w:t>
      </w:r>
      <w:r w:rsidR="00EF678C" w:rsidRPr="00FB356D">
        <w:rPr>
          <w:bCs/>
        </w:rPr>
        <w:t>).  However</w:t>
      </w:r>
      <w:r w:rsidRPr="00FB356D">
        <w:rPr>
          <w:bCs/>
        </w:rPr>
        <w:t xml:space="preserve">, the key species playing a role in disease are not </w:t>
      </w:r>
      <w:r w:rsidR="00EF678C" w:rsidRPr="00FB356D">
        <w:rPr>
          <w:bCs/>
        </w:rPr>
        <w:t xml:space="preserve">fully </w:t>
      </w:r>
      <w:r w:rsidRPr="00FB356D">
        <w:rPr>
          <w:bCs/>
        </w:rPr>
        <w:t xml:space="preserve">known </w:t>
      </w:r>
      <w:r w:rsidRPr="00FB356D">
        <w:rPr>
          <w:bCs/>
        </w:rPr>
        <w:fldChar w:fldCharType="begin"/>
      </w:r>
      <w:r w:rsidR="00A137D9" w:rsidRPr="00FB356D">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FB356D">
        <w:rPr>
          <w:bCs/>
        </w:rPr>
        <w:fldChar w:fldCharType="separate"/>
      </w:r>
      <w:r w:rsidRPr="00FB356D">
        <w:rPr>
          <w:bCs/>
          <w:noProof/>
        </w:rPr>
        <w:t>(Broders et al., 2007)</w:t>
      </w:r>
      <w:r w:rsidRPr="00FB356D">
        <w:rPr>
          <w:bCs/>
        </w:rPr>
        <w:fldChar w:fldCharType="end"/>
      </w:r>
      <w:r w:rsidRPr="00FB356D">
        <w:rPr>
          <w:bCs/>
        </w:rPr>
        <w:t xml:space="preserve">.  </w:t>
      </w:r>
    </w:p>
    <w:p w14:paraId="1D86A89D" w14:textId="77777777" w:rsidR="00B05680" w:rsidRPr="00FB356D" w:rsidRDefault="00B05680" w:rsidP="00EF678C">
      <w:pPr>
        <w:spacing w:after="0"/>
        <w:ind w:firstLine="720"/>
        <w:rPr>
          <w:bCs/>
        </w:rPr>
      </w:pPr>
    </w:p>
    <w:p w14:paraId="66C9A3EE" w14:textId="2D56D662" w:rsidR="00D633FE" w:rsidRPr="00FB356D" w:rsidRDefault="00D633FE" w:rsidP="00EF678C">
      <w:pPr>
        <w:spacing w:after="0"/>
        <w:ind w:firstLine="720"/>
        <w:rPr>
          <w:bCs/>
        </w:rPr>
      </w:pPr>
      <w:r w:rsidRPr="00FB356D">
        <w:rPr>
          <w:bCs/>
        </w:rPr>
        <w:t xml:space="preserve">In fact, the oomycetes </w:t>
      </w:r>
      <w:r w:rsidRPr="00FB356D">
        <w:rPr>
          <w:bCs/>
          <w:i/>
        </w:rPr>
        <w:t>Pythium</w:t>
      </w:r>
      <w:r w:rsidRPr="00FB356D">
        <w:rPr>
          <w:bCs/>
        </w:rPr>
        <w:t xml:space="preserve"> and </w:t>
      </w:r>
      <w:r w:rsidRPr="00FB356D">
        <w:rPr>
          <w:bCs/>
          <w:i/>
        </w:rPr>
        <w:t xml:space="preserve">Phytophthora </w:t>
      </w:r>
      <w:r w:rsidRPr="00FB356D">
        <w:rPr>
          <w:bCs/>
        </w:rPr>
        <w:t xml:space="preserve">are two of the main causal agents of </w:t>
      </w:r>
      <w:r w:rsidR="00A137D9" w:rsidRPr="00FB356D">
        <w:rPr>
          <w:bCs/>
        </w:rPr>
        <w:t>soybean root</w:t>
      </w:r>
      <w:r w:rsidRPr="00FB356D">
        <w:rPr>
          <w:bCs/>
        </w:rPr>
        <w:t xml:space="preserve"> diseases, </w:t>
      </w:r>
      <w:r w:rsidR="00A137D9" w:rsidRPr="00FB356D">
        <w:rPr>
          <w:bCs/>
        </w:rPr>
        <w:t>for instance</w:t>
      </w:r>
      <w:r w:rsidRPr="00FB356D">
        <w:rPr>
          <w:bCs/>
        </w:rPr>
        <w:t xml:space="preserve"> losses </w:t>
      </w:r>
      <w:r w:rsidR="00A137D9" w:rsidRPr="00FB356D">
        <w:rPr>
          <w:bCs/>
        </w:rPr>
        <w:t xml:space="preserve">have increased </w:t>
      </w:r>
      <w:r w:rsidRPr="00FB356D">
        <w:rPr>
          <w:bCs/>
        </w:rPr>
        <w:t>by four-fold in the last ten years</w:t>
      </w:r>
      <w:r w:rsidR="00A137D9" w:rsidRPr="00FB356D">
        <w:rPr>
          <w:bCs/>
        </w:rPr>
        <w:t xml:space="preserve"> </w:t>
      </w:r>
      <w:r w:rsidR="00A137D9" w:rsidRPr="00FB356D">
        <w:rPr>
          <w:bCs/>
        </w:rPr>
        <w:fldChar w:fldCharType="begin"/>
      </w:r>
      <w:r w:rsidR="00A137D9" w:rsidRPr="00FB356D">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sidRPr="00FB356D">
        <w:rPr>
          <w:bCs/>
        </w:rPr>
        <w:fldChar w:fldCharType="separate"/>
      </w:r>
      <w:r w:rsidR="00A137D9" w:rsidRPr="00FB356D">
        <w:rPr>
          <w:bCs/>
          <w:noProof/>
        </w:rPr>
        <w:t>(Koenning &amp; Wrather, 2010)</w:t>
      </w:r>
      <w:r w:rsidR="00A137D9" w:rsidRPr="00FB356D">
        <w:rPr>
          <w:bCs/>
        </w:rPr>
        <w:fldChar w:fldCharType="end"/>
      </w:r>
      <w:r w:rsidR="00A137D9" w:rsidRPr="00FB356D">
        <w:rPr>
          <w:bCs/>
        </w:rPr>
        <w:t>.  The</w:t>
      </w:r>
      <w:r w:rsidRPr="00FB356D">
        <w:rPr>
          <w:bCs/>
        </w:rPr>
        <w:t xml:space="preserve"> increased incidence is related to some of cultural practices now</w:t>
      </w:r>
      <w:r w:rsidR="00A137D9" w:rsidRPr="00FB356D">
        <w:rPr>
          <w:bCs/>
        </w:rPr>
        <w:t xml:space="preserve"> being used by growers, like no-</w:t>
      </w:r>
      <w:r w:rsidRPr="00FB356D">
        <w:rPr>
          <w:bCs/>
        </w:rPr>
        <w:t xml:space="preserve">till and early planting.  These practices and the environment interact strongly with the microbial communities present in the soil, causing shifts in the different species that exist in this </w:t>
      </w:r>
      <w:r w:rsidR="00A137D9" w:rsidRPr="00FB356D">
        <w:rPr>
          <w:bCs/>
        </w:rPr>
        <w:t>ecosystem</w:t>
      </w:r>
      <w:r w:rsidRPr="00FB356D">
        <w:rPr>
          <w:bCs/>
        </w:rPr>
        <w:t xml:space="preserve"> </w:t>
      </w:r>
      <w:r w:rsidRPr="00FB356D">
        <w:rPr>
          <w:bCs/>
        </w:rPr>
        <w:fldChar w:fldCharType="begin"/>
      </w:r>
      <w:r w:rsidR="00D926DB" w:rsidRPr="00FB356D">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lt;/author&gt;&lt;author&gt;Karp, Mary Ann&lt;/author&gt;&lt;author&gt;Nelson, Eric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FB356D">
        <w:rPr>
          <w:bCs/>
        </w:rPr>
        <w:fldChar w:fldCharType="separate"/>
      </w:r>
      <w:r w:rsidRPr="00FB356D">
        <w:rPr>
          <w:bCs/>
          <w:noProof/>
        </w:rPr>
        <w:t>(Arcate et al., 2006)</w:t>
      </w:r>
      <w:r w:rsidRPr="00FB356D">
        <w:rPr>
          <w:bCs/>
        </w:rPr>
        <w:fldChar w:fldCharType="end"/>
      </w:r>
      <w:r w:rsidRPr="00FB356D">
        <w:rPr>
          <w:bCs/>
        </w:rPr>
        <w:t xml:space="preserve">. The </w:t>
      </w:r>
      <w:r w:rsidR="00A137D9" w:rsidRPr="00FB356D">
        <w:rPr>
          <w:bCs/>
        </w:rPr>
        <w:t xml:space="preserve">knowledge of the </w:t>
      </w:r>
      <w:r w:rsidRPr="00FB356D">
        <w:rPr>
          <w:bCs/>
        </w:rPr>
        <w:t xml:space="preserve">diversity of species causing soybean seedling diseases in </w:t>
      </w:r>
      <w:r w:rsidR="00A137D9" w:rsidRPr="00FB356D">
        <w:rPr>
          <w:bCs/>
        </w:rPr>
        <w:t>the US Midwest</w:t>
      </w:r>
      <w:r w:rsidRPr="00FB356D">
        <w:rPr>
          <w:bCs/>
        </w:rPr>
        <w:t xml:space="preserve"> is limited.  </w:t>
      </w:r>
      <w:r w:rsidR="00BE64CB" w:rsidRPr="00FB356D">
        <w:rPr>
          <w:bCs/>
        </w:rPr>
        <w:t>W</w:t>
      </w:r>
      <w:r w:rsidRPr="00FB356D">
        <w:rPr>
          <w:bCs/>
        </w:rPr>
        <w:t xml:space="preserve">e </w:t>
      </w:r>
      <w:r w:rsidR="00BE64CB" w:rsidRPr="00FB356D">
        <w:rPr>
          <w:bCs/>
        </w:rPr>
        <w:t>initially utilized a</w:t>
      </w:r>
      <w:r w:rsidRPr="00FB356D">
        <w:rPr>
          <w:bCs/>
        </w:rPr>
        <w:t xml:space="preserve"> culture-based approach to start understanding the diversity of oomycetes associated </w:t>
      </w:r>
      <w:r w:rsidR="00BE64CB" w:rsidRPr="00FB356D">
        <w:rPr>
          <w:bCs/>
        </w:rPr>
        <w:t>with</w:t>
      </w:r>
      <w:r w:rsidRPr="00FB356D">
        <w:rPr>
          <w:bCs/>
        </w:rPr>
        <w:t xml:space="preserve"> soybean seedling diseases in the </w:t>
      </w:r>
      <w:r w:rsidR="00BE64CB" w:rsidRPr="00FB356D">
        <w:rPr>
          <w:bCs/>
        </w:rPr>
        <w:t>US</w:t>
      </w:r>
      <w:r w:rsidR="003E4185" w:rsidRPr="00FB356D">
        <w:rPr>
          <w:bCs/>
        </w:rPr>
        <w:t xml:space="preserve"> sampling in 2011 and 2012</w:t>
      </w:r>
      <w:r w:rsidRPr="00FB356D">
        <w:rPr>
          <w:bCs/>
        </w:rPr>
        <w:t xml:space="preserve">. </w:t>
      </w:r>
      <w:r w:rsidR="003E4185" w:rsidRPr="00FB356D">
        <w:rPr>
          <w:bCs/>
        </w:rPr>
        <w:t xml:space="preserve"> </w:t>
      </w:r>
      <w:r w:rsidR="00E67EAD" w:rsidRPr="00FB356D">
        <w:rPr>
          <w:bCs/>
        </w:rPr>
        <w:t xml:space="preserve">A </w:t>
      </w:r>
      <w:r w:rsidR="00E67EAD" w:rsidRPr="00FB356D">
        <w:t xml:space="preserve">semi-selective medium was selected to increase the recovery rate of a group of organisms, in this case Oomycetes.  </w:t>
      </w:r>
      <w:r w:rsidR="00BE64CB" w:rsidRPr="00FB356D">
        <w:rPr>
          <w:bCs/>
        </w:rPr>
        <w:t>The identity of the species was confirmed based on the sequencing of Internal Transcribed Spacer (ITS) of the ribosomal DNA.</w:t>
      </w:r>
    </w:p>
    <w:p w14:paraId="51FF4475" w14:textId="77777777" w:rsidR="00B05680" w:rsidRPr="00FB356D" w:rsidRDefault="00B05680" w:rsidP="00EF678C">
      <w:pPr>
        <w:spacing w:after="0"/>
        <w:ind w:firstLine="720"/>
        <w:rPr>
          <w:bCs/>
        </w:rPr>
      </w:pPr>
    </w:p>
    <w:p w14:paraId="33B39C2D" w14:textId="1A161504" w:rsidR="00BE13AD" w:rsidRPr="00FB356D" w:rsidRDefault="003E4185" w:rsidP="00BE13AD">
      <w:pPr>
        <w:spacing w:after="0"/>
        <w:ind w:firstLine="360"/>
      </w:pPr>
      <w:r w:rsidRPr="00FB356D">
        <w:t xml:space="preserve">Oomycetes are known to be aggressive plant pathogens, but the number of species associated with different plant species or different ecosystems is not well known.  Recent studies have described multiple new species based on soil and water systems surveys </w:t>
      </w:r>
      <w:r w:rsidRPr="00FB356D">
        <w:fldChar w:fldCharType="begin"/>
      </w:r>
      <w:r w:rsidR="00D926DB" w:rsidRPr="00FB356D">
        <w:instrText xml:space="preserve"> ADDIN EN.CITE &lt;EndNote&gt;&lt;Cite&gt;&lt;Author&gt;Kang&lt;/Author&gt;&lt;Year&gt;2010&lt;/Year&gt;&lt;RecNum&gt;343&lt;/RecNum&gt;&lt;DisplayText&gt;(Kang et al., 2010)&lt;/DisplayText&gt;&lt;record&gt;&lt;rec-number&gt;343&lt;/rec-number&gt;&lt;foreign-keys&gt;&lt;key app="EN" db-id="e2dzr5vs9e5zece92fnxw0z49dzdswa0p52t" timestamp="1411479332"&gt;343&lt;/key&gt;&lt;/foreign-keys&gt;&lt;ref-type name="Journal Article"&gt;17&lt;/ref-type&gt;&lt;contributors&gt;&lt;authors&gt;&lt;author&gt;Kang, Seogchan &lt;/author&gt;&lt;author&gt;Mansfield, Michele &lt;/author&gt;&lt;author&gt;Park, Bongsoo B&lt;/author&gt;&lt;author&gt;Geiser, David M &lt;/author&gt;&lt;author&gt;Ivors, Kelly L &lt;/author&gt;&lt;author&gt;Coffey, Michael D&lt;/author&gt;&lt;author&gt;Grünwald, Niklaus J&lt;/author&gt;&lt;author&gt;Martin, Frank N&lt;/author&gt;&lt;author&gt;Lévesque, C André &lt;/author&gt;&lt;author&gt;Blair, Jaime E&lt;/author&gt;&lt;/authors&gt;&lt;/contributors&gt;&lt;titles&gt;&lt;title&gt;The promise and pitfalls of sequence-based identification of plant-pathogenic fungi and oomycetes.&lt;/title&gt;&lt;secondary-title&gt;Phytopathology&lt;/secondary-title&gt;&lt;/titles&gt;&lt;periodical&gt;&lt;full-title&gt;Phytopathology&lt;/full-title&gt;&lt;/periodical&gt;&lt;pages&gt;732-737&lt;/pages&gt;&lt;volume&gt;100&lt;/volume&gt;&lt;number&gt;8&lt;/number&gt;&lt;dates&gt;&lt;year&gt;2010&lt;/year&gt;&lt;pub-dates&gt;&lt;date&gt;Aug 01&lt;/date&gt;&lt;/pub-dates&gt;&lt;/dates&gt;&lt;accession-num&gt;20626276&lt;/accession-num&gt;&lt;label&gt;r04968&lt;/label&gt;&lt;work-type&gt;Letter&lt;/work-type&gt;&lt;urls&gt;&lt;related-urls&gt;&lt;url&gt;http://pubget.com/site/paper/20626276?institution=&lt;/url&gt;&lt;url&gt;http://apsjournals.apsnet.org/doi/pdfplus/10.1094/PHYTO-100-8-0732&lt;/url&gt;&lt;/related-urls&gt;&lt;pdf-urls&gt;&lt;url&gt;file://localhost/Users/Alejandro/Dropbox/02_Bibliography/Files/2010%20Kang.pdf&lt;/url&gt;&lt;/pdf-urls&gt;&lt;/urls&gt;&lt;custom3&gt;papers2://publication/uuid/11B8DE9F-E2F5-40EE-B2C8-691FD1714679&lt;/custom3&gt;&lt;electronic-resource-num&gt;10.1094/PHYTO-100-8-0732&lt;/electronic-resource-num&gt;&lt;language&gt;English&lt;/language&gt;&lt;/record&gt;&lt;/Cite&gt;&lt;/EndNote&gt;</w:instrText>
      </w:r>
      <w:r w:rsidRPr="00FB356D">
        <w:fldChar w:fldCharType="separate"/>
      </w:r>
      <w:r w:rsidRPr="00FB356D">
        <w:rPr>
          <w:noProof/>
        </w:rPr>
        <w:t>(Kang et al., 2010)</w:t>
      </w:r>
      <w:r w:rsidRPr="00FB356D">
        <w:fldChar w:fldCharType="end"/>
      </w:r>
      <w:r w:rsidRPr="00FB356D">
        <w:t xml:space="preserve">. </w:t>
      </w:r>
      <w:r w:rsidR="00BE13AD" w:rsidRPr="00FB356D">
        <w:t>Different studies have been done co-relating environmental data with fungal species distribution, resulting on the identification of different drivers such a soil properties and latitude</w:t>
      </w:r>
      <w:r w:rsidR="00845B95" w:rsidRPr="00FB356D">
        <w:t xml:space="preserve"> </w:t>
      </w:r>
      <w:r w:rsidR="00845B95" w:rsidRPr="00FB356D">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rsidRPr="00FB356D">
        <w:instrText xml:space="preserve"> ADDIN EN.CITE </w:instrText>
      </w:r>
      <w:r w:rsidR="00845B95" w:rsidRPr="00FB356D">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rsidRPr="00FB356D">
        <w:instrText xml:space="preserve"> ADDIN EN.CITE.DATA </w:instrText>
      </w:r>
      <w:r w:rsidR="00845B95" w:rsidRPr="00FB356D">
        <w:fldChar w:fldCharType="end"/>
      </w:r>
      <w:r w:rsidR="00845B95" w:rsidRPr="00FB356D">
        <w:fldChar w:fldCharType="separate"/>
      </w:r>
      <w:r w:rsidR="00845B95" w:rsidRPr="00FB356D">
        <w:rPr>
          <w:noProof/>
        </w:rPr>
        <w:t>(Tedersoo et al., 2014)</w:t>
      </w:r>
      <w:r w:rsidR="00845B95" w:rsidRPr="00FB356D">
        <w:fldChar w:fldCharType="end"/>
      </w:r>
      <w:r w:rsidR="00BE13AD" w:rsidRPr="00FB356D">
        <w:t xml:space="preserve">.  </w:t>
      </w:r>
      <w:r w:rsidRPr="00FB356D">
        <w:t xml:space="preserve">However, the relationship of species distribution and environmental factors is undetermined for </w:t>
      </w:r>
      <w:r w:rsidR="00BE13AD" w:rsidRPr="00FB356D">
        <w:t>the oomycetes.  The research question focuses on what are the oomycete species associated with soybean seedling diseases. Our hypothesis is that seedling diseases are cause by multiple oomycete species, which some of this species could be acting as pathogen complexes to cause disease across the Midwest.  In addition, we also hypothesize that there are climatic and edaphic factors driving the presence and abundance of these oomycetes on the different fields.</w:t>
      </w:r>
    </w:p>
    <w:p w14:paraId="48F229E6" w14:textId="77777777" w:rsidR="00B05680" w:rsidRPr="00FB356D" w:rsidRDefault="00B05680" w:rsidP="00BE13AD">
      <w:pPr>
        <w:spacing w:after="0"/>
        <w:ind w:firstLine="360"/>
      </w:pPr>
    </w:p>
    <w:p w14:paraId="4C07CD16" w14:textId="5517C50A" w:rsidR="00D633FE" w:rsidRPr="00FB356D" w:rsidRDefault="009D2D11" w:rsidP="00EF678C">
      <w:pPr>
        <w:spacing w:after="0"/>
        <w:ind w:firstLine="720"/>
      </w:pPr>
      <w:r w:rsidRPr="00FB356D">
        <w:t xml:space="preserve">The study of the diversity of oomycete pathogens associated to crops like soybean will provide a better understanding of the complexes of organisms that might be associated with disease under specific conditions, for instance climatic and edaphic variables.  In order to conduct the analysis different linear models will be evaluated to disentangle the role of different </w:t>
      </w:r>
      <w:r w:rsidRPr="00FB356D">
        <w:lastRenderedPageBreak/>
        <w:t xml:space="preserve">factors on oomycete diversity, also including geographical variables such as latitude to evaluate the hypothesis of diversity on relation to distance from the equator.  </w:t>
      </w:r>
      <w:r w:rsidR="00D633FE" w:rsidRPr="00FB356D">
        <w:t xml:space="preserve">The understanding of microbial communities associated </w:t>
      </w:r>
      <w:r w:rsidRPr="00FB356D">
        <w:t xml:space="preserve">with soybean </w:t>
      </w:r>
      <w:r w:rsidR="00D633FE" w:rsidRPr="00FB356D">
        <w:t xml:space="preserve">will be significant since </w:t>
      </w:r>
      <w:r w:rsidRPr="00FB356D">
        <w:t>it is major crop</w:t>
      </w:r>
      <w:r w:rsidR="00D633FE" w:rsidRPr="00FB356D">
        <w:t xml:space="preserve"> with economical importance not only as staple food, but also as biofuel sources to reduce the impact of potential pathogens, as we understand their distribution, frequency and abundance.</w:t>
      </w:r>
    </w:p>
    <w:p w14:paraId="62539889" w14:textId="77777777" w:rsidR="00D633FE" w:rsidRPr="00FB356D" w:rsidRDefault="00D633FE" w:rsidP="00EF678C">
      <w:pPr>
        <w:spacing w:after="0"/>
        <w:ind w:firstLine="360"/>
      </w:pPr>
    </w:p>
    <w:p w14:paraId="3C0FADEA" w14:textId="0BEEE215" w:rsidR="00D633FE" w:rsidRPr="00FB356D" w:rsidRDefault="009D2D11" w:rsidP="009D2D11">
      <w:pPr>
        <w:spacing w:after="0"/>
        <w:rPr>
          <w:b/>
        </w:rPr>
      </w:pPr>
      <w:r w:rsidRPr="00FB356D">
        <w:rPr>
          <w:b/>
        </w:rPr>
        <w:t>Methods</w:t>
      </w:r>
    </w:p>
    <w:p w14:paraId="139652C5" w14:textId="35BFD22F" w:rsidR="00D926DB" w:rsidRPr="00FB356D" w:rsidRDefault="00D926DB" w:rsidP="00EF678C">
      <w:pPr>
        <w:spacing w:after="0"/>
        <w:ind w:firstLine="360"/>
        <w:rPr>
          <w:b/>
          <w:i/>
        </w:rPr>
      </w:pPr>
      <w:r w:rsidRPr="00FB356D">
        <w:rPr>
          <w:b/>
          <w:i/>
        </w:rPr>
        <w:t>Sample</w:t>
      </w:r>
      <w:r w:rsidR="00434BC0" w:rsidRPr="00FB356D">
        <w:rPr>
          <w:b/>
          <w:i/>
        </w:rPr>
        <w:t xml:space="preserve"> collection, species ID and climatic data</w:t>
      </w:r>
    </w:p>
    <w:p w14:paraId="1BDA0299" w14:textId="20781037" w:rsidR="005F3981" w:rsidRPr="00FB356D" w:rsidRDefault="00D926DB" w:rsidP="00EF678C">
      <w:pPr>
        <w:spacing w:after="0"/>
        <w:ind w:firstLine="360"/>
      </w:pPr>
      <w:r w:rsidRPr="00FB356D">
        <w:t>Root rot symptomatic soybean seedlings were collected from fields with a history of plant establishment issues and damping-off.</w:t>
      </w:r>
      <w:r w:rsidR="005F3981" w:rsidRPr="00FB356D">
        <w:t xml:space="preserve"> </w:t>
      </w:r>
      <w:r w:rsidRPr="00FB356D">
        <w:t xml:space="preserve"> A total 50 symptomatic seedlings were collected in W-shaped transect in a field (replication unit).  Within a state, 6 fields were sample and a total of</w:t>
      </w:r>
      <w:r w:rsidR="005F3981" w:rsidRPr="00FB356D">
        <w:t xml:space="preserve"> 10 to 12 st</w:t>
      </w:r>
      <w:r w:rsidRPr="00FB356D">
        <w:t xml:space="preserve">ates were sampled in two years 2011 and 2012 (Figure 1).  </w:t>
      </w:r>
      <w:r w:rsidR="005F3981" w:rsidRPr="00FB356D">
        <w:t xml:space="preserve">Thus, </w:t>
      </w:r>
      <w:r w:rsidR="00AC7E5F" w:rsidRPr="00FB356D">
        <w:t xml:space="preserve">a hierarchical sampling was conducted collecting plants within </w:t>
      </w:r>
      <w:r w:rsidR="005F3981" w:rsidRPr="00FB356D">
        <w:t>single fields within states in the Midwest</w:t>
      </w:r>
      <w:r w:rsidRPr="00FB356D">
        <w:t>.</w:t>
      </w:r>
    </w:p>
    <w:p w14:paraId="5DCEEA75" w14:textId="77777777" w:rsidR="00D926DB" w:rsidRPr="00FB356D" w:rsidRDefault="00D926DB" w:rsidP="00EF678C">
      <w:pPr>
        <w:spacing w:after="0"/>
        <w:ind w:firstLine="360"/>
      </w:pPr>
    </w:p>
    <w:p w14:paraId="15A2780F" w14:textId="092A9D35" w:rsidR="005F3981" w:rsidRPr="00FB356D" w:rsidRDefault="00D926DB" w:rsidP="00AC7E5F">
      <w:pPr>
        <w:spacing w:after="0"/>
        <w:jc w:val="center"/>
      </w:pPr>
      <w:r w:rsidRPr="00FB356D">
        <w:rPr>
          <w:noProof/>
          <w:lang w:eastAsia="en-US"/>
        </w:rPr>
        <w:drawing>
          <wp:inline distT="0" distB="0" distL="0" distR="0" wp14:anchorId="42DDB646" wp14:editId="2A7FF8DD">
            <wp:extent cx="5750257" cy="27317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l="2040" b="27985"/>
                    <a:stretch/>
                  </pic:blipFill>
                  <pic:spPr bwMode="auto">
                    <a:xfrm>
                      <a:off x="0" y="0"/>
                      <a:ext cx="5753454" cy="2733289"/>
                    </a:xfrm>
                    <a:prstGeom prst="rect">
                      <a:avLst/>
                    </a:prstGeom>
                    <a:noFill/>
                    <a:ln>
                      <a:noFill/>
                    </a:ln>
                    <a:extLst>
                      <a:ext uri="{53640926-AAD7-44d8-BBD7-CCE9431645EC}">
                        <a14:shadowObscured xmlns:a14="http://schemas.microsoft.com/office/drawing/2010/main"/>
                      </a:ext>
                    </a:extLst>
                  </pic:spPr>
                </pic:pic>
              </a:graphicData>
            </a:graphic>
          </wp:inline>
        </w:drawing>
      </w:r>
    </w:p>
    <w:p w14:paraId="0A7AF1B5" w14:textId="6021F3D7" w:rsidR="00AC7E5F" w:rsidRPr="00FB356D" w:rsidRDefault="00AC7E5F" w:rsidP="00AC7E5F">
      <w:pPr>
        <w:spacing w:after="0"/>
        <w:jc w:val="center"/>
      </w:pPr>
      <w:r w:rsidRPr="00FB356D">
        <w:rPr>
          <w:b/>
        </w:rPr>
        <w:t>Figure 1.</w:t>
      </w:r>
      <w:r w:rsidRPr="00FB356D">
        <w:t xml:space="preserve">  </w:t>
      </w:r>
      <w:proofErr w:type="gramStart"/>
      <w:r w:rsidRPr="00FB356D">
        <w:t>Soybean fields sampled across the Midwest during 2011 and 2012.</w:t>
      </w:r>
      <w:proofErr w:type="gramEnd"/>
    </w:p>
    <w:p w14:paraId="7C3723FA" w14:textId="77777777" w:rsidR="00D926DB" w:rsidRPr="00FB356D" w:rsidRDefault="00D926DB" w:rsidP="00EF678C">
      <w:pPr>
        <w:spacing w:after="0"/>
        <w:ind w:firstLine="720"/>
      </w:pPr>
    </w:p>
    <w:p w14:paraId="5147D733" w14:textId="2924E686" w:rsidR="00434BC0" w:rsidRPr="00FB356D" w:rsidRDefault="00AC7E5F" w:rsidP="00434BC0">
      <w:pPr>
        <w:spacing w:after="0"/>
        <w:ind w:firstLine="720"/>
      </w:pPr>
      <w:r w:rsidRPr="00FB356D">
        <w:t xml:space="preserve">Symptomatic soybean seedlings were washed with tap water, air-dried and isolations were done placing root tissue on CMA+PARP semi selective media.  Plates were incubated at room temperature and visually inspected for hyphal growth after 3 days post </w:t>
      </w:r>
      <w:r w:rsidR="00D16828" w:rsidRPr="00FB356D">
        <w:t xml:space="preserve">isolation.  Hyphal tips were transferred to clean media and pure cultures were stored and grown for DNA extraction.  DNA </w:t>
      </w:r>
      <w:r w:rsidR="00131B34" w:rsidRPr="00FB356D">
        <w:t>extractions were</w:t>
      </w:r>
      <w:r w:rsidR="00D16828" w:rsidRPr="00FB356D">
        <w:t xml:space="preserve"> conducted at the genomics center (RTSF – MSU) using a phenol-chloroform automated system (</w:t>
      </w:r>
      <w:proofErr w:type="spellStart"/>
      <w:r w:rsidR="00D16828" w:rsidRPr="00FB356D">
        <w:t>AutoGen</w:t>
      </w:r>
      <w:proofErr w:type="spellEnd"/>
      <w:r w:rsidR="00D16828" w:rsidRPr="00FB356D">
        <w:t xml:space="preserve"> Inc., Holliston, MA).</w:t>
      </w:r>
      <w:r w:rsidR="00131B34" w:rsidRPr="00FB356D">
        <w:t xml:space="preserve">  Isolates were identified by amplification and sequencing of the Internal Transcribed Spacer (ITS) of the </w:t>
      </w:r>
      <w:proofErr w:type="spellStart"/>
      <w:r w:rsidR="00131B34" w:rsidRPr="00FB356D">
        <w:t>rDNA</w:t>
      </w:r>
      <w:proofErr w:type="spellEnd"/>
      <w:r w:rsidR="00131B34" w:rsidRPr="00FB356D">
        <w:t xml:space="preserve"> using primers ITS6 and ITS4 </w:t>
      </w:r>
      <w:r w:rsidR="00131B34" w:rsidRPr="00FB356D">
        <w:fldChar w:fldCharType="begin"/>
      </w:r>
      <w:r w:rsidR="00131B34" w:rsidRPr="00FB356D">
        <w:instrText xml:space="preserve"> ADDIN EN.CITE &lt;EndNote&gt;&lt;Cite&gt;&lt;Author&gt;Cooke&lt;/Author&gt;&lt;Year&gt;2000&lt;/Year&gt;&lt;RecNum&gt;327&lt;/RecNum&gt;&lt;DisplayText&gt;(Cooke et al., 2000)&lt;/DisplayText&gt;&lt;record&gt;&lt;rec-number&gt;327&lt;/rec-number&gt;&lt;foreign-keys&gt;&lt;key app="EN" db-id="e2dzr5vs9e5zece92fnxw0z49dzdswa0p52t" timestamp="1411479332"&gt;327&lt;/key&gt;&lt;/foreign-keys&gt;&lt;ref-type name="Journal Article"&gt;17&lt;/ref-type&gt;&lt;contributors&gt;&lt;authors&gt;&lt;author&gt;Cooke, D E&lt;/author&gt;&lt;author&gt;Drenth, A&lt;/author&gt;&lt;author&gt;Duncan, J M&lt;/author&gt;&lt;author&gt;Wagels, G&lt;/author&gt;&lt;author&gt;Brasier, C M&lt;/author&gt;&lt;/authors&gt;&lt;/contributors&gt;&lt;auth-address&gt;Scottish Crop Research Institute, Invergowrie, Dundee, United Kingdom. d.cooke@scri.sari.ac.uk&lt;/auth-address&gt;&lt;titles&gt;&lt;title&gt;A molecular phylogeny of Phytophthora and related oomycetes.&lt;/title&gt;&lt;secondary-title&gt;Fungal genetics and biology : FG &amp;amp;amp; B&lt;/secondary-title&gt;&lt;/titles&gt;&lt;periodical&gt;&lt;full-title&gt;Fungal genetics and biology : FG &amp;amp;amp; B&lt;/full-title&gt;&lt;/periodical&gt;&lt;pages&gt;17-32&lt;/pages&gt;&lt;volume&gt;30&lt;/volume&gt;&lt;number&gt;1&lt;/number&gt;&lt;dates&gt;&lt;year&gt;2000&lt;/year&gt;&lt;pub-dates&gt;&lt;date&gt;Jul&lt;/date&gt;&lt;/pub-dates&gt;&lt;/dates&gt;&lt;accession-num&gt;10955905&lt;/accession-num&gt;&lt;label&gt;r04292&lt;/label&gt;&lt;urls&gt;&lt;related-urls&gt;&lt;url&gt;http://eutils.ncbi.nlm.nih.gov/entrez/eutils/elink.fcgi?dbfrom=pubmed&amp;amp;amp;id=10955905&amp;amp;amp;retmode=ref&amp;amp;amp;cmd=prlinks&lt;/url&gt;&lt;url&gt;http://ac.els-cdn.com/S1087184500912027/1-s2.0-S1087184500912027-main.pdf?_tid=0ea80afa-432f-11e4-83cf-00000aacb360&amp;amp;acdnat=1411483191_7454effbb8101d8d605acae7d70df770&lt;/url&gt;&lt;/related-urls&gt;&lt;pdf-urls&gt;&lt;url&gt;file://localhost/Users/Alejandro/Dropbox/02_Bibliography/Files/2000%20Cooke.pdf&lt;/url&gt;&lt;/pdf-urls&gt;&lt;/urls&gt;&lt;custom3&gt;papers2://publication/uuid/16EFC6D2-7800-462E-B506-AA76208EB29A&lt;/custom3&gt;&lt;electronic-resource-num&gt;10.1006/fgbi.2000.1202&lt;/electronic-resource-num&gt;&lt;language&gt;English&lt;/language&gt;&lt;/record&gt;&lt;/Cite&gt;&lt;/EndNote&gt;</w:instrText>
      </w:r>
      <w:r w:rsidR="00131B34" w:rsidRPr="00FB356D">
        <w:fldChar w:fldCharType="separate"/>
      </w:r>
      <w:r w:rsidR="00131B34" w:rsidRPr="00FB356D">
        <w:rPr>
          <w:noProof/>
        </w:rPr>
        <w:t>(Cooke et al., 2000)</w:t>
      </w:r>
      <w:r w:rsidR="00131B34" w:rsidRPr="00FB356D">
        <w:fldChar w:fldCharType="end"/>
      </w:r>
      <w:r w:rsidR="00131B34" w:rsidRPr="00FB356D">
        <w:t xml:space="preserve">.  Sequences were assembled using CodonCode Aligner </w:t>
      </w:r>
      <w:r w:rsidR="00434BC0" w:rsidRPr="00FB356D">
        <w:t>(</w:t>
      </w:r>
      <w:r w:rsidR="00434BC0" w:rsidRPr="00FB356D">
        <w:rPr>
          <w:bCs/>
        </w:rPr>
        <w:t>CodonCode</w:t>
      </w:r>
      <w:r w:rsidR="00434BC0" w:rsidRPr="00FB356D">
        <w:t> Corp., Dedham, MA, USA) and corroborated against a local database.</w:t>
      </w:r>
    </w:p>
    <w:p w14:paraId="0E121B7B" w14:textId="77777777" w:rsidR="005707C3" w:rsidRPr="00FB356D" w:rsidRDefault="005707C3" w:rsidP="00434BC0">
      <w:pPr>
        <w:spacing w:after="0"/>
        <w:ind w:firstLine="720"/>
      </w:pPr>
    </w:p>
    <w:p w14:paraId="45526AAF" w14:textId="49BBCC8E" w:rsidR="005F3981" w:rsidRPr="00FB356D" w:rsidRDefault="00434BC0" w:rsidP="00434BC0">
      <w:pPr>
        <w:spacing w:after="0"/>
        <w:ind w:firstLine="720"/>
      </w:pPr>
      <w:r w:rsidRPr="00FB356D">
        <w:t>Climatic data was collected based GIS coordinates for each sample location and use</w:t>
      </w:r>
      <w:r w:rsidR="00C04DBD" w:rsidRPr="00FB356D">
        <w:t>d</w:t>
      </w:r>
      <w:r w:rsidRPr="00FB356D">
        <w:t xml:space="preserve"> to query different climatic databases to obtain different environmental parameters</w:t>
      </w:r>
      <w:r w:rsidR="005F3981" w:rsidRPr="00FB356D">
        <w:t xml:space="preserve">.  </w:t>
      </w:r>
      <w:r w:rsidR="005707C3" w:rsidRPr="00FB356D">
        <w:t>Data was obtained from the database PRISM (</w:t>
      </w:r>
      <w:hyperlink r:id="rId8" w:history="1">
        <w:r w:rsidR="005707C3" w:rsidRPr="00FB356D">
          <w:rPr>
            <w:rStyle w:val="Hyperlink"/>
          </w:rPr>
          <w:t>http://www.prism.oregonstate.edu/</w:t>
        </w:r>
      </w:hyperlink>
      <w:r w:rsidR="005707C3" w:rsidRPr="00FB356D">
        <w:t>) as shape</w:t>
      </w:r>
      <w:r w:rsidR="00B05680" w:rsidRPr="00FB356D">
        <w:t xml:space="preserve"> </w:t>
      </w:r>
      <w:r w:rsidR="005707C3" w:rsidRPr="00FB356D">
        <w:t>file</w:t>
      </w:r>
      <w:r w:rsidR="00B05680" w:rsidRPr="00FB356D">
        <w:t>s</w:t>
      </w:r>
      <w:r w:rsidR="005707C3" w:rsidRPr="00FB356D">
        <w:t>, and it was imported into DIVA-GIS (</w:t>
      </w:r>
      <w:hyperlink r:id="rId9" w:history="1">
        <w:r w:rsidR="00B05680" w:rsidRPr="00FB356D">
          <w:rPr>
            <w:rStyle w:val="Hyperlink"/>
          </w:rPr>
          <w:t>http://www.diva-gis.org/</w:t>
        </w:r>
      </w:hyperlink>
      <w:r w:rsidR="00B05680" w:rsidRPr="00FB356D">
        <w:t>) for their correlation and extracting climatic parameters for each of the specific locations included in this study.</w:t>
      </w:r>
    </w:p>
    <w:p w14:paraId="0B09F5F7" w14:textId="77777777" w:rsidR="0074127A" w:rsidRDefault="0074127A" w:rsidP="00EF678C">
      <w:pPr>
        <w:spacing w:after="0"/>
        <w:rPr>
          <w:b/>
          <w:i/>
        </w:rPr>
      </w:pPr>
    </w:p>
    <w:p w14:paraId="21908FC0" w14:textId="73172AF1" w:rsidR="00E60F6B" w:rsidRPr="00FB356D" w:rsidRDefault="00434BC0" w:rsidP="00EF678C">
      <w:pPr>
        <w:spacing w:after="0"/>
        <w:rPr>
          <w:b/>
          <w:i/>
        </w:rPr>
      </w:pPr>
      <w:r w:rsidRPr="00FB356D">
        <w:rPr>
          <w:b/>
          <w:i/>
        </w:rPr>
        <w:t>Statistical methods</w:t>
      </w:r>
    </w:p>
    <w:p w14:paraId="46DBCFEA" w14:textId="54CA0516" w:rsidR="00135C4A" w:rsidRPr="00FB356D" w:rsidRDefault="00135C4A" w:rsidP="00EF678C">
      <w:pPr>
        <w:spacing w:after="0"/>
        <w:ind w:firstLine="360"/>
        <w:rPr>
          <w:i/>
        </w:rPr>
      </w:pPr>
      <w:r w:rsidRPr="00FB356D">
        <w:rPr>
          <w:i/>
        </w:rPr>
        <w:t>Data exploration</w:t>
      </w:r>
    </w:p>
    <w:p w14:paraId="2D0CA933" w14:textId="357E9F27" w:rsidR="001D5CAF" w:rsidRPr="00FB356D" w:rsidRDefault="00C04DBD" w:rsidP="00EF678C">
      <w:pPr>
        <w:spacing w:after="0"/>
        <w:ind w:firstLine="360"/>
      </w:pPr>
      <w:r w:rsidRPr="00FB356D">
        <w:t>A dataset was constructed based o</w:t>
      </w:r>
      <w:r w:rsidR="00F82CE6" w:rsidRPr="00FB356D">
        <w:t xml:space="preserve">n number of species identified and </w:t>
      </w:r>
      <w:r w:rsidRPr="00FB356D">
        <w:t>diversity indices</w:t>
      </w:r>
      <w:r w:rsidR="00F82CE6" w:rsidRPr="00FB356D">
        <w:t>.  In addition, based on latitude and longitude also included in the dataset, climate data such as temperature and precipitation were collected.  Data was initi</w:t>
      </w:r>
      <w:r w:rsidR="00D677C1" w:rsidRPr="00FB356D">
        <w:t xml:space="preserve">ally explored to </w:t>
      </w:r>
      <w:r w:rsidR="00F175B4" w:rsidRPr="00FB356D">
        <w:t>determine the</w:t>
      </w:r>
      <w:r w:rsidR="00D677C1" w:rsidRPr="00FB356D">
        <w:t xml:space="preserve"> transformation of the data or </w:t>
      </w:r>
      <w:r w:rsidR="00F175B4" w:rsidRPr="00FB356D">
        <w:t xml:space="preserve">exclusion of data.  </w:t>
      </w:r>
      <w:r w:rsidR="008929C9" w:rsidRPr="00FB356D">
        <w:t xml:space="preserve">The field corresponding to Arkansas collected on 2011 was removed from the data due to issues during data collection since only one field was sampled, and it was oversampled deviating from methods followed in other fields.  </w:t>
      </w:r>
      <w:r w:rsidR="00F175B4" w:rsidRPr="00FB356D">
        <w:t>Parameters that contain quantitative data, such as temperature, precipitation and latitude were centered to reduce possible issues with colinearity</w:t>
      </w:r>
      <w:r w:rsidR="00B05680" w:rsidRPr="00FB356D">
        <w:t xml:space="preserve"> (Table 1)</w:t>
      </w:r>
      <w:r w:rsidR="00F175B4" w:rsidRPr="00FB356D">
        <w:t xml:space="preserve">.  </w:t>
      </w:r>
      <w:r w:rsidR="005A242B" w:rsidRPr="00FB356D">
        <w:t xml:space="preserve">These parameters were centered and added to the data to explore data and construct models.  </w:t>
      </w:r>
      <w:r w:rsidR="00F175B4" w:rsidRPr="00FB356D">
        <w:t xml:space="preserve">As part of the exploration, </w:t>
      </w:r>
      <w:r w:rsidR="001D5CAF" w:rsidRPr="00FB356D">
        <w:t>plots of different parameters were examined against operational taxonomic units (OTU) or Shannon index.</w:t>
      </w:r>
    </w:p>
    <w:p w14:paraId="2B560190" w14:textId="77777777" w:rsidR="00B05680" w:rsidRPr="00FB356D" w:rsidRDefault="00B05680" w:rsidP="00EF678C">
      <w:pPr>
        <w:spacing w:after="0"/>
        <w:ind w:firstLine="360"/>
      </w:pPr>
    </w:p>
    <w:p w14:paraId="183ED582" w14:textId="24A0C021" w:rsidR="00D04825" w:rsidRPr="00FB356D" w:rsidRDefault="00D04825" w:rsidP="00D04825">
      <w:pPr>
        <w:spacing w:after="0"/>
      </w:pPr>
      <w:r w:rsidRPr="00FB356D">
        <w:rPr>
          <w:b/>
        </w:rPr>
        <w:t>Table 1.</w:t>
      </w:r>
      <w:r w:rsidRPr="00FB356D">
        <w:t xml:space="preserve">  List of parameters utilized to build the different models in this study.</w:t>
      </w:r>
    </w:p>
    <w:tbl>
      <w:tblPr>
        <w:tblStyle w:val="TableGrid"/>
        <w:tblW w:w="9544" w:type="dxa"/>
        <w:jc w:val="center"/>
        <w:tblLook w:val="04A0" w:firstRow="1" w:lastRow="0" w:firstColumn="1" w:lastColumn="0" w:noHBand="0" w:noVBand="1"/>
      </w:tblPr>
      <w:tblGrid>
        <w:gridCol w:w="2259"/>
        <w:gridCol w:w="1625"/>
        <w:gridCol w:w="1878"/>
        <w:gridCol w:w="3782"/>
      </w:tblGrid>
      <w:tr w:rsidR="00D04825" w:rsidRPr="00FB356D" w14:paraId="28181B6E" w14:textId="77777777" w:rsidTr="00855D1C">
        <w:trPr>
          <w:trHeight w:val="107"/>
          <w:jc w:val="center"/>
        </w:trPr>
        <w:tc>
          <w:tcPr>
            <w:tcW w:w="2259" w:type="dxa"/>
          </w:tcPr>
          <w:p w14:paraId="480A4CAF" w14:textId="1E4F6BBD" w:rsidR="00D04825" w:rsidRPr="00FB356D" w:rsidRDefault="00D04825" w:rsidP="004454D9">
            <w:pPr>
              <w:tabs>
                <w:tab w:val="right" w:pos="1893"/>
              </w:tabs>
              <w:jc w:val="both"/>
              <w:rPr>
                <w:rFonts w:ascii="Times New Roman" w:hAnsi="Times New Roman"/>
                <w:b/>
                <w:sz w:val="24"/>
                <w:szCs w:val="24"/>
              </w:rPr>
            </w:pPr>
            <w:r w:rsidRPr="00FB356D">
              <w:rPr>
                <w:rFonts w:ascii="Times New Roman" w:hAnsi="Times New Roman"/>
                <w:b/>
                <w:sz w:val="24"/>
                <w:szCs w:val="24"/>
              </w:rPr>
              <w:t>Parameter</w:t>
            </w:r>
          </w:p>
        </w:tc>
        <w:tc>
          <w:tcPr>
            <w:tcW w:w="1625" w:type="dxa"/>
          </w:tcPr>
          <w:p w14:paraId="4E2CA1A0" w14:textId="53D1EF84" w:rsidR="00D04825" w:rsidRPr="00FB356D" w:rsidRDefault="00D04825" w:rsidP="004454D9">
            <w:pPr>
              <w:jc w:val="center"/>
              <w:rPr>
                <w:rFonts w:ascii="Times New Roman" w:hAnsi="Times New Roman"/>
                <w:b/>
                <w:sz w:val="24"/>
                <w:szCs w:val="24"/>
              </w:rPr>
            </w:pPr>
            <w:r w:rsidRPr="00FB356D">
              <w:rPr>
                <w:rFonts w:ascii="Times New Roman" w:hAnsi="Times New Roman"/>
                <w:b/>
                <w:sz w:val="24"/>
                <w:szCs w:val="24"/>
              </w:rPr>
              <w:t>Class</w:t>
            </w:r>
          </w:p>
        </w:tc>
        <w:tc>
          <w:tcPr>
            <w:tcW w:w="1878" w:type="dxa"/>
          </w:tcPr>
          <w:p w14:paraId="21415EFA" w14:textId="4D1D6AF2" w:rsidR="00D04825" w:rsidRPr="00FB356D" w:rsidRDefault="00D04825" w:rsidP="004454D9">
            <w:pPr>
              <w:jc w:val="center"/>
              <w:rPr>
                <w:rFonts w:ascii="Times New Roman" w:hAnsi="Times New Roman"/>
                <w:b/>
                <w:sz w:val="24"/>
                <w:szCs w:val="24"/>
              </w:rPr>
            </w:pPr>
            <w:r w:rsidRPr="00FB356D">
              <w:rPr>
                <w:rFonts w:ascii="Times New Roman" w:hAnsi="Times New Roman"/>
                <w:b/>
                <w:sz w:val="24"/>
                <w:szCs w:val="24"/>
              </w:rPr>
              <w:t>Data Type</w:t>
            </w:r>
          </w:p>
        </w:tc>
        <w:tc>
          <w:tcPr>
            <w:tcW w:w="3782" w:type="dxa"/>
          </w:tcPr>
          <w:p w14:paraId="63E56D37" w14:textId="0DC9EF21" w:rsidR="00D04825" w:rsidRPr="00FB356D" w:rsidRDefault="00D04825" w:rsidP="004454D9">
            <w:pPr>
              <w:jc w:val="center"/>
              <w:rPr>
                <w:rFonts w:ascii="Times New Roman" w:hAnsi="Times New Roman"/>
                <w:b/>
                <w:sz w:val="24"/>
                <w:szCs w:val="24"/>
              </w:rPr>
            </w:pPr>
            <w:r w:rsidRPr="00FB356D">
              <w:rPr>
                <w:rFonts w:ascii="Times New Roman" w:hAnsi="Times New Roman"/>
                <w:b/>
                <w:sz w:val="24"/>
                <w:szCs w:val="24"/>
              </w:rPr>
              <w:t>Biological Importance</w:t>
            </w:r>
          </w:p>
        </w:tc>
      </w:tr>
      <w:tr w:rsidR="00D04825" w:rsidRPr="00FB356D" w14:paraId="65A70EFA" w14:textId="77777777" w:rsidTr="00855D1C">
        <w:trPr>
          <w:trHeight w:val="107"/>
          <w:jc w:val="center"/>
        </w:trPr>
        <w:tc>
          <w:tcPr>
            <w:tcW w:w="2259" w:type="dxa"/>
            <w:vAlign w:val="center"/>
          </w:tcPr>
          <w:p w14:paraId="5ADA5499" w14:textId="4050AA1D" w:rsidR="00D04825" w:rsidRPr="00FB356D" w:rsidRDefault="00D04825" w:rsidP="00D04825">
            <w:pPr>
              <w:rPr>
                <w:rFonts w:ascii="Times New Roman" w:hAnsi="Times New Roman"/>
                <w:sz w:val="24"/>
                <w:szCs w:val="24"/>
              </w:rPr>
            </w:pPr>
            <w:r w:rsidRPr="00FB356D">
              <w:rPr>
                <w:rFonts w:ascii="Times New Roman" w:hAnsi="Times New Roman"/>
                <w:sz w:val="24"/>
                <w:szCs w:val="24"/>
              </w:rPr>
              <w:t>Operational Taxonomic Unit (OTU)</w:t>
            </w:r>
          </w:p>
        </w:tc>
        <w:tc>
          <w:tcPr>
            <w:tcW w:w="1625" w:type="dxa"/>
            <w:vAlign w:val="center"/>
          </w:tcPr>
          <w:p w14:paraId="04EC5371" w14:textId="2F76B0E1"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7949D211" w14:textId="7595A4C5"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Absolute</w:t>
            </w:r>
          </w:p>
        </w:tc>
        <w:tc>
          <w:tcPr>
            <w:tcW w:w="3782" w:type="dxa"/>
            <w:vAlign w:val="center"/>
          </w:tcPr>
          <w:p w14:paraId="200CC2F9" w14:textId="32285BC1" w:rsidR="00D04825" w:rsidRPr="00FB356D" w:rsidRDefault="00D04825" w:rsidP="00D04825">
            <w:pPr>
              <w:rPr>
                <w:rFonts w:ascii="Times New Roman" w:hAnsi="Times New Roman"/>
                <w:sz w:val="24"/>
                <w:szCs w:val="24"/>
              </w:rPr>
            </w:pPr>
            <w:r w:rsidRPr="00FB356D">
              <w:rPr>
                <w:rFonts w:ascii="Times New Roman" w:hAnsi="Times New Roman"/>
                <w:sz w:val="24"/>
                <w:szCs w:val="24"/>
              </w:rPr>
              <w:t>Sequence based definition of organisms, for instance based on 97% similarity</w:t>
            </w:r>
          </w:p>
        </w:tc>
      </w:tr>
      <w:tr w:rsidR="00D04825" w:rsidRPr="00FB356D" w14:paraId="290A3F08" w14:textId="77777777" w:rsidTr="00855D1C">
        <w:trPr>
          <w:trHeight w:val="107"/>
          <w:jc w:val="center"/>
        </w:trPr>
        <w:tc>
          <w:tcPr>
            <w:tcW w:w="2259" w:type="dxa"/>
            <w:vAlign w:val="center"/>
          </w:tcPr>
          <w:p w14:paraId="54F67652" w14:textId="34BAC4C4" w:rsidR="00D04825" w:rsidRPr="00FB356D" w:rsidRDefault="00D04825" w:rsidP="00D04825">
            <w:pPr>
              <w:rPr>
                <w:rFonts w:ascii="Times New Roman" w:hAnsi="Times New Roman"/>
                <w:sz w:val="24"/>
                <w:szCs w:val="24"/>
              </w:rPr>
            </w:pPr>
            <w:r w:rsidRPr="00FB356D">
              <w:rPr>
                <w:rFonts w:ascii="Times New Roman" w:hAnsi="Times New Roman"/>
                <w:sz w:val="24"/>
                <w:szCs w:val="24"/>
              </w:rPr>
              <w:t>Shannon diversity index</w:t>
            </w:r>
          </w:p>
        </w:tc>
        <w:tc>
          <w:tcPr>
            <w:tcW w:w="1625" w:type="dxa"/>
            <w:vAlign w:val="center"/>
          </w:tcPr>
          <w:p w14:paraId="0E25F80A" w14:textId="14E84827"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61A95FB6" w14:textId="7477D143"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Absolute</w:t>
            </w:r>
          </w:p>
        </w:tc>
        <w:tc>
          <w:tcPr>
            <w:tcW w:w="3782" w:type="dxa"/>
            <w:vAlign w:val="center"/>
          </w:tcPr>
          <w:p w14:paraId="39C9BF48" w14:textId="13C75376" w:rsidR="00D04825" w:rsidRPr="00FB356D" w:rsidRDefault="00D04825" w:rsidP="00D04825">
            <w:pPr>
              <w:rPr>
                <w:rFonts w:ascii="Times New Roman" w:hAnsi="Times New Roman"/>
                <w:sz w:val="24"/>
                <w:szCs w:val="24"/>
              </w:rPr>
            </w:pPr>
            <w:r w:rsidRPr="00FB356D">
              <w:rPr>
                <w:rFonts w:ascii="Times New Roman" w:hAnsi="Times New Roman"/>
                <w:sz w:val="24"/>
                <w:szCs w:val="24"/>
              </w:rPr>
              <w:t xml:space="preserve">Diversity index based on the formula H’= </w:t>
            </w:r>
            <m:oMath>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nary>
              <m:r>
                <w:rPr>
                  <w:rFonts w:ascii="Cambria Math" w:hAnsi="Cambria Math"/>
                  <w:sz w:val="24"/>
                  <w:szCs w:val="24"/>
                </w:rPr>
                <m:t xml:space="preserve">ln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oMath>
          </w:p>
        </w:tc>
      </w:tr>
      <w:tr w:rsidR="00D04825" w:rsidRPr="00FB356D" w14:paraId="3C4F1CA6" w14:textId="77777777" w:rsidTr="00855D1C">
        <w:trPr>
          <w:trHeight w:val="107"/>
          <w:jc w:val="center"/>
        </w:trPr>
        <w:tc>
          <w:tcPr>
            <w:tcW w:w="2259" w:type="dxa"/>
            <w:vAlign w:val="center"/>
          </w:tcPr>
          <w:p w14:paraId="0920ED34" w14:textId="16D50584" w:rsidR="00D04825" w:rsidRPr="00FB356D" w:rsidRDefault="00D04825" w:rsidP="00D04825">
            <w:pPr>
              <w:rPr>
                <w:rFonts w:ascii="Times New Roman" w:hAnsi="Times New Roman"/>
                <w:sz w:val="24"/>
                <w:szCs w:val="24"/>
              </w:rPr>
            </w:pPr>
            <w:r w:rsidRPr="00FB356D">
              <w:rPr>
                <w:rFonts w:ascii="Times New Roman" w:hAnsi="Times New Roman"/>
                <w:sz w:val="24"/>
                <w:szCs w:val="24"/>
              </w:rPr>
              <w:t>Latitude</w:t>
            </w:r>
          </w:p>
        </w:tc>
        <w:tc>
          <w:tcPr>
            <w:tcW w:w="1625" w:type="dxa"/>
            <w:vAlign w:val="center"/>
          </w:tcPr>
          <w:p w14:paraId="4F388874" w14:textId="2E24BF09"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46D7BC8E" w14:textId="398B2212"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Interval</w:t>
            </w:r>
          </w:p>
        </w:tc>
        <w:tc>
          <w:tcPr>
            <w:tcW w:w="3782" w:type="dxa"/>
            <w:vAlign w:val="center"/>
          </w:tcPr>
          <w:p w14:paraId="5D697B6F" w14:textId="67F221ED" w:rsidR="00D04825" w:rsidRPr="00FB356D" w:rsidRDefault="00D04825" w:rsidP="00D04825">
            <w:pPr>
              <w:rPr>
                <w:rFonts w:ascii="Times New Roman" w:hAnsi="Times New Roman"/>
                <w:sz w:val="24"/>
                <w:szCs w:val="24"/>
              </w:rPr>
            </w:pPr>
            <w:r w:rsidRPr="00FB356D">
              <w:rPr>
                <w:rFonts w:ascii="Times New Roman" w:hAnsi="Times New Roman"/>
                <w:sz w:val="24"/>
                <w:szCs w:val="24"/>
              </w:rPr>
              <w:t>Distance fro the equator, it has been shown to correlate with species diversity</w:t>
            </w:r>
          </w:p>
        </w:tc>
      </w:tr>
      <w:tr w:rsidR="00D04825" w:rsidRPr="00FB356D" w14:paraId="0DCAFEC3" w14:textId="77777777" w:rsidTr="00855D1C">
        <w:trPr>
          <w:trHeight w:val="141"/>
          <w:jc w:val="center"/>
        </w:trPr>
        <w:tc>
          <w:tcPr>
            <w:tcW w:w="2259" w:type="dxa"/>
            <w:vAlign w:val="center"/>
          </w:tcPr>
          <w:p w14:paraId="551F6371" w14:textId="3F9C2DAC" w:rsidR="00D04825" w:rsidRPr="00FB356D" w:rsidRDefault="00D04825" w:rsidP="00D04825">
            <w:pPr>
              <w:rPr>
                <w:rFonts w:ascii="Times New Roman" w:hAnsi="Times New Roman"/>
                <w:sz w:val="24"/>
                <w:szCs w:val="24"/>
              </w:rPr>
            </w:pPr>
            <w:r w:rsidRPr="00FB356D">
              <w:rPr>
                <w:rFonts w:ascii="Times New Roman" w:hAnsi="Times New Roman"/>
                <w:sz w:val="24"/>
                <w:szCs w:val="24"/>
              </w:rPr>
              <w:t>Temperature</w:t>
            </w:r>
          </w:p>
        </w:tc>
        <w:tc>
          <w:tcPr>
            <w:tcW w:w="1625" w:type="dxa"/>
            <w:vAlign w:val="center"/>
          </w:tcPr>
          <w:p w14:paraId="3036D35F" w14:textId="5A564A98"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4257BDE0" w14:textId="29A6CF27"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Interval</w:t>
            </w:r>
          </w:p>
        </w:tc>
        <w:tc>
          <w:tcPr>
            <w:tcW w:w="3782" w:type="dxa"/>
            <w:vAlign w:val="center"/>
          </w:tcPr>
          <w:p w14:paraId="3B1C1676" w14:textId="0216DC43" w:rsidR="00D04825" w:rsidRPr="00FB356D" w:rsidRDefault="00D04825" w:rsidP="00D04825">
            <w:pPr>
              <w:rPr>
                <w:rFonts w:ascii="Times New Roman" w:hAnsi="Times New Roman"/>
                <w:sz w:val="24"/>
                <w:szCs w:val="24"/>
              </w:rPr>
            </w:pPr>
            <w:r w:rsidRPr="00FB356D">
              <w:rPr>
                <w:rFonts w:ascii="Times New Roman" w:hAnsi="Times New Roman"/>
                <w:sz w:val="24"/>
                <w:szCs w:val="24"/>
              </w:rPr>
              <w:t>This parameter could affect growth rate and niche of the different oomycete species</w:t>
            </w:r>
          </w:p>
        </w:tc>
      </w:tr>
      <w:tr w:rsidR="00D04825" w:rsidRPr="00FB356D" w14:paraId="727988F9" w14:textId="77777777" w:rsidTr="00855D1C">
        <w:trPr>
          <w:trHeight w:val="141"/>
          <w:jc w:val="center"/>
        </w:trPr>
        <w:tc>
          <w:tcPr>
            <w:tcW w:w="2259" w:type="dxa"/>
            <w:vAlign w:val="center"/>
          </w:tcPr>
          <w:p w14:paraId="5A7BD33C" w14:textId="6590E71D" w:rsidR="00D04825" w:rsidRPr="00FB356D" w:rsidRDefault="00D04825" w:rsidP="00D04825">
            <w:pPr>
              <w:rPr>
                <w:rFonts w:ascii="Times New Roman" w:hAnsi="Times New Roman"/>
                <w:sz w:val="24"/>
                <w:szCs w:val="24"/>
              </w:rPr>
            </w:pPr>
            <w:r w:rsidRPr="00FB356D">
              <w:rPr>
                <w:rFonts w:ascii="Times New Roman" w:hAnsi="Times New Roman"/>
                <w:sz w:val="24"/>
                <w:szCs w:val="24"/>
              </w:rPr>
              <w:t>Precipitation</w:t>
            </w:r>
          </w:p>
        </w:tc>
        <w:tc>
          <w:tcPr>
            <w:tcW w:w="1625" w:type="dxa"/>
            <w:vAlign w:val="center"/>
          </w:tcPr>
          <w:p w14:paraId="5B637C3D" w14:textId="3B7884B5"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umeric</w:t>
            </w:r>
          </w:p>
        </w:tc>
        <w:tc>
          <w:tcPr>
            <w:tcW w:w="1878" w:type="dxa"/>
            <w:vAlign w:val="center"/>
          </w:tcPr>
          <w:p w14:paraId="12A20907" w14:textId="7F65D0FF"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Interval</w:t>
            </w:r>
          </w:p>
        </w:tc>
        <w:tc>
          <w:tcPr>
            <w:tcW w:w="3782" w:type="dxa"/>
            <w:vAlign w:val="center"/>
          </w:tcPr>
          <w:p w14:paraId="6D41155A" w14:textId="18BA33FE" w:rsidR="00D04825" w:rsidRPr="00FB356D" w:rsidRDefault="00D04825" w:rsidP="00D04825">
            <w:pPr>
              <w:rPr>
                <w:rFonts w:ascii="Times New Roman" w:hAnsi="Times New Roman"/>
                <w:sz w:val="24"/>
                <w:szCs w:val="24"/>
              </w:rPr>
            </w:pPr>
            <w:r w:rsidRPr="00FB356D">
              <w:rPr>
                <w:rFonts w:ascii="Times New Roman" w:hAnsi="Times New Roman"/>
                <w:sz w:val="24"/>
                <w:szCs w:val="24"/>
              </w:rPr>
              <w:t>Accumulated water could play an important role in disease, since it could enhance spore germination</w:t>
            </w:r>
          </w:p>
        </w:tc>
      </w:tr>
      <w:tr w:rsidR="00D04825" w:rsidRPr="00FB356D" w14:paraId="4D598D41" w14:textId="77777777" w:rsidTr="00855D1C">
        <w:trPr>
          <w:trHeight w:val="141"/>
          <w:jc w:val="center"/>
        </w:trPr>
        <w:tc>
          <w:tcPr>
            <w:tcW w:w="2259" w:type="dxa"/>
            <w:vAlign w:val="center"/>
          </w:tcPr>
          <w:p w14:paraId="47318141" w14:textId="7F8CDF0F" w:rsidR="00D04825" w:rsidRPr="00FB356D" w:rsidRDefault="00D04825" w:rsidP="00D04825">
            <w:pPr>
              <w:rPr>
                <w:rFonts w:ascii="Times New Roman" w:hAnsi="Times New Roman"/>
                <w:sz w:val="24"/>
                <w:szCs w:val="24"/>
              </w:rPr>
            </w:pPr>
            <w:r w:rsidRPr="00FB356D">
              <w:rPr>
                <w:rFonts w:ascii="Times New Roman" w:hAnsi="Times New Roman"/>
                <w:sz w:val="24"/>
                <w:szCs w:val="24"/>
              </w:rPr>
              <w:t>Year</w:t>
            </w:r>
          </w:p>
        </w:tc>
        <w:tc>
          <w:tcPr>
            <w:tcW w:w="1625" w:type="dxa"/>
            <w:vAlign w:val="center"/>
          </w:tcPr>
          <w:p w14:paraId="51386877" w14:textId="1987E547"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Factor</w:t>
            </w:r>
          </w:p>
        </w:tc>
        <w:tc>
          <w:tcPr>
            <w:tcW w:w="1878" w:type="dxa"/>
            <w:vAlign w:val="center"/>
          </w:tcPr>
          <w:p w14:paraId="7C0C6C80" w14:textId="389FDE4D" w:rsidR="00D04825" w:rsidRPr="00FB356D" w:rsidRDefault="00D04825" w:rsidP="004454D9">
            <w:pPr>
              <w:jc w:val="center"/>
              <w:rPr>
                <w:rFonts w:ascii="Times New Roman" w:hAnsi="Times New Roman"/>
                <w:sz w:val="24"/>
                <w:szCs w:val="24"/>
              </w:rPr>
            </w:pPr>
            <w:r w:rsidRPr="00FB356D">
              <w:rPr>
                <w:rFonts w:ascii="Times New Roman" w:hAnsi="Times New Roman"/>
                <w:sz w:val="24"/>
                <w:szCs w:val="24"/>
              </w:rPr>
              <w:t>Nominal</w:t>
            </w:r>
          </w:p>
        </w:tc>
        <w:tc>
          <w:tcPr>
            <w:tcW w:w="3782" w:type="dxa"/>
            <w:vAlign w:val="center"/>
          </w:tcPr>
          <w:p w14:paraId="03AB7173" w14:textId="0FCA4605" w:rsidR="00D04825" w:rsidRPr="00FB356D" w:rsidRDefault="00D04825" w:rsidP="00D04825">
            <w:pPr>
              <w:rPr>
                <w:rFonts w:ascii="Times New Roman" w:hAnsi="Times New Roman"/>
                <w:sz w:val="24"/>
                <w:szCs w:val="24"/>
              </w:rPr>
            </w:pPr>
            <w:r w:rsidRPr="00FB356D">
              <w:rPr>
                <w:rFonts w:ascii="Times New Roman" w:hAnsi="Times New Roman"/>
                <w:sz w:val="24"/>
                <w:szCs w:val="24"/>
              </w:rPr>
              <w:t>Temporal variation of species, also dependent on weather conditions</w:t>
            </w:r>
          </w:p>
        </w:tc>
      </w:tr>
    </w:tbl>
    <w:p w14:paraId="7AE2A2AC" w14:textId="0541CAB6" w:rsidR="00BD27CF" w:rsidRPr="00FB356D" w:rsidRDefault="00BD27CF" w:rsidP="004454D9">
      <w:pPr>
        <w:tabs>
          <w:tab w:val="left" w:pos="823"/>
        </w:tabs>
        <w:spacing w:after="0"/>
        <w:ind w:firstLine="360"/>
      </w:pPr>
    </w:p>
    <w:p w14:paraId="17B10C56" w14:textId="143D487A" w:rsidR="001001E6" w:rsidRPr="00FB356D" w:rsidRDefault="005707C3" w:rsidP="00EF678C">
      <w:pPr>
        <w:spacing w:after="0"/>
        <w:ind w:firstLine="360"/>
        <w:rPr>
          <w:i/>
        </w:rPr>
      </w:pPr>
      <w:r w:rsidRPr="00FB356D">
        <w:rPr>
          <w:i/>
        </w:rPr>
        <w:t>Linear model and model selection</w:t>
      </w:r>
    </w:p>
    <w:p w14:paraId="65320CB5" w14:textId="4A6EE64E" w:rsidR="00135C4A" w:rsidRPr="00FB356D" w:rsidRDefault="00135C4A" w:rsidP="00EF678C">
      <w:pPr>
        <w:spacing w:after="0"/>
        <w:ind w:firstLine="360"/>
      </w:pPr>
      <w:r w:rsidRPr="00FB356D">
        <w:t xml:space="preserve">Different linear models were constructed with two different response variables in order </w:t>
      </w:r>
      <w:r w:rsidR="00F44FE8" w:rsidRPr="00FB356D">
        <w:t>to</w:t>
      </w:r>
      <w:r w:rsidRPr="00FB356D">
        <w:t xml:space="preserve"> determine the best fitting model</w:t>
      </w:r>
      <w:r w:rsidR="00F44FE8" w:rsidRPr="00FB356D">
        <w:t xml:space="preserve"> to the oomycete diversity data.</w:t>
      </w:r>
      <w:r w:rsidRPr="00FB356D">
        <w:t xml:space="preserve"> </w:t>
      </w:r>
      <w:r w:rsidR="00F44FE8" w:rsidRPr="00FB356D">
        <w:t>The goal is to determine which one of the responses is better to explain the diversity of these organisms, thus we can predict their distribution and associate this data with pathogenicity of different species.  Initially, climatic variables were included in the different models in order to determine how well these parameters explain the diversity of the oomycete species.  In order to preselect among different models, we initially propose multiple models for both responses</w:t>
      </w:r>
      <w:r w:rsidR="007071E8" w:rsidRPr="00FB356D">
        <w:t>: Shannon diversity index (Table 2)</w:t>
      </w:r>
      <w:r w:rsidR="00F44FE8" w:rsidRPr="00FB356D">
        <w:t xml:space="preserve"> and </w:t>
      </w:r>
      <w:r w:rsidR="007071E8" w:rsidRPr="00FB356D">
        <w:t>OTU (Table 3).  A</w:t>
      </w:r>
      <w:r w:rsidR="00F44FE8" w:rsidRPr="00FB356D">
        <w:t>ll of the</w:t>
      </w:r>
      <w:r w:rsidR="007071E8" w:rsidRPr="00FB356D">
        <w:t xml:space="preserve"> </w:t>
      </w:r>
      <w:r w:rsidR="00F44FE8" w:rsidRPr="00FB356D">
        <w:t>m</w:t>
      </w:r>
      <w:r w:rsidR="007071E8" w:rsidRPr="00FB356D">
        <w:t>odels developed for these two response variables</w:t>
      </w:r>
      <w:r w:rsidR="00F44FE8" w:rsidRPr="00FB356D">
        <w:t xml:space="preserve"> were evaluated using </w:t>
      </w:r>
      <w:proofErr w:type="spellStart"/>
      <w:r w:rsidR="00F44FE8" w:rsidRPr="00FB356D">
        <w:t>Akaike</w:t>
      </w:r>
      <w:proofErr w:type="spellEnd"/>
      <w:r w:rsidR="00F44FE8" w:rsidRPr="00FB356D">
        <w:t xml:space="preserve"> Information Criterion (AIC), the Log Likelihood, delta AIC and adjusted R</w:t>
      </w:r>
      <w:r w:rsidR="00F44FE8" w:rsidRPr="00FB356D">
        <w:rPr>
          <w:vertAlign w:val="superscript"/>
        </w:rPr>
        <w:t>2</w:t>
      </w:r>
      <w:r w:rsidR="00F44FE8" w:rsidRPr="00FB356D">
        <w:t>.</w:t>
      </w:r>
    </w:p>
    <w:p w14:paraId="42CA6C60" w14:textId="77777777" w:rsidR="00FB356D" w:rsidRDefault="00FB356D" w:rsidP="00EF678C">
      <w:pPr>
        <w:spacing w:after="0"/>
        <w:ind w:firstLine="360"/>
      </w:pPr>
    </w:p>
    <w:p w14:paraId="50A8C50D" w14:textId="77777777" w:rsidR="00C234BD" w:rsidRPr="00FB356D" w:rsidRDefault="00C234BD" w:rsidP="00EF678C">
      <w:pPr>
        <w:spacing w:after="0"/>
        <w:ind w:firstLine="360"/>
      </w:pPr>
    </w:p>
    <w:p w14:paraId="4463B8D6" w14:textId="77777777" w:rsidR="00FB356D" w:rsidRPr="00FB356D" w:rsidRDefault="00FB356D" w:rsidP="00FB356D">
      <w:pPr>
        <w:spacing w:after="0"/>
        <w:ind w:firstLine="360"/>
      </w:pPr>
      <w:r w:rsidRPr="00FB356D">
        <w:rPr>
          <w:b/>
        </w:rPr>
        <w:t>Table 2.</w:t>
      </w:r>
      <w:r w:rsidRPr="00FB356D">
        <w:t xml:space="preserve">  Models preselected for Shannon index as response variable.</w:t>
      </w:r>
    </w:p>
    <w:tbl>
      <w:tblPr>
        <w:tblStyle w:val="TableGrid"/>
        <w:tblW w:w="10469" w:type="dxa"/>
        <w:jc w:val="center"/>
        <w:tblInd w:w="-522" w:type="dxa"/>
        <w:tblLayout w:type="fixed"/>
        <w:tblLook w:val="04A0" w:firstRow="1" w:lastRow="0" w:firstColumn="1" w:lastColumn="0" w:noHBand="0" w:noVBand="1"/>
      </w:tblPr>
      <w:tblGrid>
        <w:gridCol w:w="2279"/>
        <w:gridCol w:w="2761"/>
        <w:gridCol w:w="1530"/>
        <w:gridCol w:w="866"/>
        <w:gridCol w:w="810"/>
        <w:gridCol w:w="1406"/>
        <w:gridCol w:w="817"/>
      </w:tblGrid>
      <w:tr w:rsidR="00FB356D" w:rsidRPr="00FB356D" w14:paraId="7B95BB23" w14:textId="77777777" w:rsidTr="007E7C23">
        <w:trPr>
          <w:trHeight w:val="682"/>
          <w:jc w:val="center"/>
        </w:trPr>
        <w:tc>
          <w:tcPr>
            <w:tcW w:w="2279" w:type="dxa"/>
            <w:vAlign w:val="center"/>
          </w:tcPr>
          <w:p w14:paraId="40B6B57F" w14:textId="77777777" w:rsidR="00FB356D" w:rsidRPr="00FB356D" w:rsidRDefault="00FB356D" w:rsidP="007E7C23">
            <w:pPr>
              <w:jc w:val="center"/>
              <w:rPr>
                <w:b/>
                <w:sz w:val="24"/>
                <w:szCs w:val="24"/>
              </w:rPr>
            </w:pPr>
            <w:r w:rsidRPr="00FB356D">
              <w:rPr>
                <w:b/>
                <w:sz w:val="24"/>
                <w:szCs w:val="24"/>
              </w:rPr>
              <w:t>Model</w:t>
            </w:r>
          </w:p>
        </w:tc>
        <w:tc>
          <w:tcPr>
            <w:tcW w:w="2761" w:type="dxa"/>
            <w:vAlign w:val="center"/>
          </w:tcPr>
          <w:p w14:paraId="3C5D951D" w14:textId="77777777" w:rsidR="00FB356D" w:rsidRPr="00FB356D" w:rsidRDefault="00FB356D" w:rsidP="007E7C23">
            <w:pPr>
              <w:jc w:val="center"/>
              <w:rPr>
                <w:b/>
                <w:sz w:val="24"/>
                <w:szCs w:val="24"/>
              </w:rPr>
            </w:pPr>
            <w:r w:rsidRPr="00FB356D">
              <w:rPr>
                <w:b/>
                <w:sz w:val="24"/>
                <w:szCs w:val="24"/>
              </w:rPr>
              <w:t>Equation</w:t>
            </w:r>
          </w:p>
        </w:tc>
        <w:tc>
          <w:tcPr>
            <w:tcW w:w="1530" w:type="dxa"/>
            <w:vAlign w:val="center"/>
          </w:tcPr>
          <w:p w14:paraId="6D2E5A6A" w14:textId="77777777" w:rsidR="00FB356D" w:rsidRPr="00FB356D" w:rsidRDefault="00FB356D" w:rsidP="007E7C23">
            <w:pPr>
              <w:jc w:val="center"/>
              <w:rPr>
                <w:b/>
                <w:sz w:val="24"/>
                <w:szCs w:val="24"/>
              </w:rPr>
            </w:pPr>
            <w:r w:rsidRPr="00FB356D">
              <w:rPr>
                <w:b/>
                <w:sz w:val="24"/>
                <w:szCs w:val="24"/>
              </w:rPr>
              <w:t>Parameters</w:t>
            </w:r>
          </w:p>
        </w:tc>
        <w:tc>
          <w:tcPr>
            <w:tcW w:w="866" w:type="dxa"/>
            <w:vAlign w:val="center"/>
          </w:tcPr>
          <w:p w14:paraId="264F8F64" w14:textId="77777777" w:rsidR="00FB356D" w:rsidRPr="00FB356D" w:rsidRDefault="00FB356D" w:rsidP="007E7C23">
            <w:pPr>
              <w:jc w:val="center"/>
              <w:rPr>
                <w:b/>
                <w:sz w:val="24"/>
                <w:szCs w:val="24"/>
              </w:rPr>
            </w:pPr>
            <w:r w:rsidRPr="00FB356D">
              <w:rPr>
                <w:b/>
                <w:sz w:val="24"/>
                <w:szCs w:val="24"/>
              </w:rPr>
              <w:t>AIC</w:t>
            </w:r>
          </w:p>
        </w:tc>
        <w:tc>
          <w:tcPr>
            <w:tcW w:w="810" w:type="dxa"/>
            <w:vAlign w:val="center"/>
          </w:tcPr>
          <w:p w14:paraId="553CC4F8" w14:textId="77777777" w:rsidR="00FB356D" w:rsidRPr="00FB356D" w:rsidRDefault="00FB356D" w:rsidP="007E7C23">
            <w:pPr>
              <w:jc w:val="center"/>
              <w:rPr>
                <w:b/>
                <w:sz w:val="24"/>
                <w:szCs w:val="24"/>
              </w:rPr>
            </w:pPr>
            <w:r w:rsidRPr="00FB356D">
              <w:rPr>
                <w:b/>
                <w:sz w:val="24"/>
                <w:szCs w:val="24"/>
              </w:rPr>
              <w:t>Delta AIC</w:t>
            </w:r>
          </w:p>
        </w:tc>
        <w:tc>
          <w:tcPr>
            <w:tcW w:w="1406" w:type="dxa"/>
            <w:vAlign w:val="center"/>
          </w:tcPr>
          <w:p w14:paraId="175D4F8A" w14:textId="77777777" w:rsidR="00FB356D" w:rsidRPr="00FB356D" w:rsidRDefault="00FB356D" w:rsidP="007E7C23">
            <w:pPr>
              <w:jc w:val="center"/>
              <w:rPr>
                <w:b/>
                <w:sz w:val="24"/>
                <w:szCs w:val="24"/>
              </w:rPr>
            </w:pPr>
            <w:r w:rsidRPr="00FB356D">
              <w:rPr>
                <w:b/>
                <w:sz w:val="24"/>
                <w:szCs w:val="24"/>
              </w:rPr>
              <w:t>Log Likelihood</w:t>
            </w:r>
          </w:p>
        </w:tc>
        <w:tc>
          <w:tcPr>
            <w:tcW w:w="817" w:type="dxa"/>
            <w:vAlign w:val="center"/>
          </w:tcPr>
          <w:p w14:paraId="71C114C1" w14:textId="77777777" w:rsidR="00FB356D" w:rsidRPr="00FB356D" w:rsidRDefault="00FB356D" w:rsidP="007E7C23">
            <w:pPr>
              <w:jc w:val="center"/>
              <w:rPr>
                <w:b/>
                <w:sz w:val="24"/>
                <w:szCs w:val="24"/>
              </w:rPr>
            </w:pPr>
            <w:r w:rsidRPr="00FB356D">
              <w:rPr>
                <w:b/>
                <w:sz w:val="24"/>
                <w:szCs w:val="24"/>
              </w:rPr>
              <w:t>Adj.</w:t>
            </w:r>
          </w:p>
          <w:p w14:paraId="17463616" w14:textId="77777777" w:rsidR="00FB356D" w:rsidRPr="00FB356D" w:rsidRDefault="00FB356D" w:rsidP="007E7C23">
            <w:pPr>
              <w:jc w:val="center"/>
              <w:rPr>
                <w:b/>
                <w:sz w:val="24"/>
                <w:szCs w:val="24"/>
              </w:rPr>
            </w:pPr>
            <w:r w:rsidRPr="00FB356D">
              <w:rPr>
                <w:b/>
                <w:sz w:val="24"/>
                <w:szCs w:val="24"/>
              </w:rPr>
              <w:t>R</w:t>
            </w:r>
            <w:r w:rsidRPr="00FB356D">
              <w:rPr>
                <w:b/>
                <w:sz w:val="24"/>
                <w:szCs w:val="24"/>
                <w:vertAlign w:val="superscript"/>
              </w:rPr>
              <w:t>2</w:t>
            </w:r>
          </w:p>
        </w:tc>
      </w:tr>
      <w:tr w:rsidR="00FB356D" w:rsidRPr="00FB356D" w14:paraId="52BCEC50" w14:textId="77777777" w:rsidTr="007E7C23">
        <w:trPr>
          <w:trHeight w:val="340"/>
          <w:jc w:val="center"/>
        </w:trPr>
        <w:tc>
          <w:tcPr>
            <w:tcW w:w="2279" w:type="dxa"/>
            <w:vAlign w:val="center"/>
          </w:tcPr>
          <w:p w14:paraId="3A39230E" w14:textId="77777777" w:rsidR="00FB356D" w:rsidRPr="00FB356D" w:rsidRDefault="00FB356D" w:rsidP="007E7C23">
            <w:pPr>
              <w:jc w:val="center"/>
              <w:rPr>
                <w:sz w:val="24"/>
                <w:szCs w:val="24"/>
              </w:rPr>
            </w:pPr>
            <w:r w:rsidRPr="00FB356D">
              <w:rPr>
                <w:sz w:val="24"/>
                <w:szCs w:val="24"/>
              </w:rPr>
              <w:t>Shannon ~ Latitude</w:t>
            </w:r>
          </w:p>
        </w:tc>
        <w:tc>
          <w:tcPr>
            <w:tcW w:w="2761" w:type="dxa"/>
            <w:vAlign w:val="center"/>
          </w:tcPr>
          <w:p w14:paraId="3D0294F2"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2718DEFC" w14:textId="77777777" w:rsidR="00FB356D" w:rsidRPr="00FB356D" w:rsidRDefault="00FB356D" w:rsidP="007E7C23">
            <w:pPr>
              <w:jc w:val="center"/>
              <w:rPr>
                <w:sz w:val="24"/>
                <w:szCs w:val="24"/>
              </w:rPr>
            </w:pPr>
            <w:r w:rsidRPr="00FB356D">
              <w:rPr>
                <w:sz w:val="24"/>
                <w:szCs w:val="24"/>
              </w:rPr>
              <w:t>2</w:t>
            </w:r>
          </w:p>
        </w:tc>
        <w:tc>
          <w:tcPr>
            <w:tcW w:w="866" w:type="dxa"/>
            <w:vAlign w:val="center"/>
          </w:tcPr>
          <w:p w14:paraId="002F1F93" w14:textId="77777777" w:rsidR="00FB356D" w:rsidRPr="00FB356D" w:rsidRDefault="00FB356D" w:rsidP="007E7C23">
            <w:pPr>
              <w:jc w:val="center"/>
              <w:rPr>
                <w:sz w:val="24"/>
                <w:szCs w:val="24"/>
              </w:rPr>
            </w:pPr>
            <w:r w:rsidRPr="00FB356D">
              <w:rPr>
                <w:sz w:val="24"/>
                <w:szCs w:val="24"/>
              </w:rPr>
              <w:t>227.9</w:t>
            </w:r>
          </w:p>
        </w:tc>
        <w:tc>
          <w:tcPr>
            <w:tcW w:w="810" w:type="dxa"/>
            <w:vAlign w:val="center"/>
          </w:tcPr>
          <w:p w14:paraId="2ADAFC75" w14:textId="77777777" w:rsidR="00FB356D" w:rsidRPr="00FB356D" w:rsidRDefault="00FB356D" w:rsidP="007E7C23">
            <w:pPr>
              <w:jc w:val="center"/>
              <w:rPr>
                <w:sz w:val="24"/>
                <w:szCs w:val="24"/>
              </w:rPr>
            </w:pPr>
            <w:r w:rsidRPr="00FB356D">
              <w:rPr>
                <w:sz w:val="24"/>
                <w:szCs w:val="24"/>
              </w:rPr>
              <w:t>0.0</w:t>
            </w:r>
          </w:p>
        </w:tc>
        <w:tc>
          <w:tcPr>
            <w:tcW w:w="1406" w:type="dxa"/>
            <w:vAlign w:val="center"/>
          </w:tcPr>
          <w:p w14:paraId="2E13D4DF" w14:textId="77777777" w:rsidR="00FB356D" w:rsidRPr="00FB356D" w:rsidRDefault="00FB356D" w:rsidP="007E7C23">
            <w:pPr>
              <w:jc w:val="center"/>
              <w:rPr>
                <w:sz w:val="24"/>
                <w:szCs w:val="24"/>
              </w:rPr>
            </w:pPr>
            <w:r w:rsidRPr="00FB356D">
              <w:rPr>
                <w:sz w:val="24"/>
                <w:szCs w:val="24"/>
              </w:rPr>
              <w:t>-110.99</w:t>
            </w:r>
          </w:p>
        </w:tc>
        <w:tc>
          <w:tcPr>
            <w:tcW w:w="817" w:type="dxa"/>
            <w:vAlign w:val="center"/>
          </w:tcPr>
          <w:p w14:paraId="49DA31FF" w14:textId="77777777" w:rsidR="00FB356D" w:rsidRPr="00FB356D" w:rsidRDefault="00FB356D" w:rsidP="007E7C23">
            <w:pPr>
              <w:jc w:val="center"/>
              <w:rPr>
                <w:sz w:val="24"/>
                <w:szCs w:val="24"/>
              </w:rPr>
            </w:pPr>
            <w:r w:rsidRPr="00FB356D">
              <w:rPr>
                <w:sz w:val="24"/>
                <w:szCs w:val="24"/>
              </w:rPr>
              <w:t>0.056</w:t>
            </w:r>
          </w:p>
        </w:tc>
      </w:tr>
      <w:tr w:rsidR="00FB356D" w:rsidRPr="00FB356D" w14:paraId="6EF4BA1E" w14:textId="77777777" w:rsidTr="007E7C23">
        <w:trPr>
          <w:trHeight w:val="618"/>
          <w:jc w:val="center"/>
        </w:trPr>
        <w:tc>
          <w:tcPr>
            <w:tcW w:w="2279" w:type="dxa"/>
            <w:vAlign w:val="center"/>
          </w:tcPr>
          <w:p w14:paraId="34C28963" w14:textId="77777777" w:rsidR="00FB356D" w:rsidRPr="00FB356D" w:rsidRDefault="00FB356D" w:rsidP="007E7C23">
            <w:pPr>
              <w:jc w:val="center"/>
              <w:rPr>
                <w:sz w:val="24"/>
                <w:szCs w:val="24"/>
              </w:rPr>
            </w:pPr>
            <w:r w:rsidRPr="00FB356D">
              <w:rPr>
                <w:sz w:val="24"/>
                <w:szCs w:val="24"/>
              </w:rPr>
              <w:t>Shannon ~ Latitude + Temperature</w:t>
            </w:r>
          </w:p>
        </w:tc>
        <w:tc>
          <w:tcPr>
            <w:tcW w:w="2761" w:type="dxa"/>
            <w:vAlign w:val="center"/>
          </w:tcPr>
          <w:p w14:paraId="261D6A04"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5178E721" w14:textId="77777777" w:rsidR="00FB356D" w:rsidRPr="00FB356D" w:rsidRDefault="00FB356D" w:rsidP="007E7C23">
            <w:pPr>
              <w:jc w:val="center"/>
              <w:rPr>
                <w:sz w:val="24"/>
                <w:szCs w:val="24"/>
              </w:rPr>
            </w:pPr>
            <w:r w:rsidRPr="00FB356D">
              <w:rPr>
                <w:sz w:val="24"/>
                <w:szCs w:val="24"/>
              </w:rPr>
              <w:t>3</w:t>
            </w:r>
          </w:p>
        </w:tc>
        <w:tc>
          <w:tcPr>
            <w:tcW w:w="866" w:type="dxa"/>
            <w:vAlign w:val="center"/>
          </w:tcPr>
          <w:p w14:paraId="2647C85D" w14:textId="77777777" w:rsidR="00FB356D" w:rsidRPr="00FB356D" w:rsidRDefault="00FB356D" w:rsidP="007E7C23">
            <w:pPr>
              <w:jc w:val="center"/>
              <w:rPr>
                <w:sz w:val="24"/>
                <w:szCs w:val="24"/>
              </w:rPr>
            </w:pPr>
            <w:r w:rsidRPr="00FB356D">
              <w:rPr>
                <w:sz w:val="24"/>
                <w:szCs w:val="24"/>
              </w:rPr>
              <w:t>229.9</w:t>
            </w:r>
          </w:p>
        </w:tc>
        <w:tc>
          <w:tcPr>
            <w:tcW w:w="810" w:type="dxa"/>
            <w:vAlign w:val="center"/>
          </w:tcPr>
          <w:p w14:paraId="2ADE566D" w14:textId="77777777" w:rsidR="00FB356D" w:rsidRPr="00FB356D" w:rsidRDefault="00FB356D" w:rsidP="007E7C23">
            <w:pPr>
              <w:jc w:val="center"/>
              <w:rPr>
                <w:sz w:val="24"/>
                <w:szCs w:val="24"/>
              </w:rPr>
            </w:pPr>
            <w:r w:rsidRPr="00FB356D">
              <w:rPr>
                <w:sz w:val="24"/>
                <w:szCs w:val="24"/>
              </w:rPr>
              <w:t>1.8</w:t>
            </w:r>
          </w:p>
        </w:tc>
        <w:tc>
          <w:tcPr>
            <w:tcW w:w="1406" w:type="dxa"/>
            <w:vAlign w:val="center"/>
          </w:tcPr>
          <w:p w14:paraId="2EA667BE" w14:textId="77777777" w:rsidR="00FB356D" w:rsidRPr="00FB356D" w:rsidRDefault="00FB356D" w:rsidP="007E7C23">
            <w:pPr>
              <w:jc w:val="center"/>
              <w:rPr>
                <w:sz w:val="24"/>
                <w:szCs w:val="24"/>
              </w:rPr>
            </w:pPr>
            <w:r w:rsidRPr="00FB356D">
              <w:rPr>
                <w:sz w:val="24"/>
                <w:szCs w:val="24"/>
              </w:rPr>
              <w:t>-110.99</w:t>
            </w:r>
          </w:p>
        </w:tc>
        <w:tc>
          <w:tcPr>
            <w:tcW w:w="817" w:type="dxa"/>
            <w:vAlign w:val="center"/>
          </w:tcPr>
          <w:p w14:paraId="40E6BD30" w14:textId="77777777" w:rsidR="00FB356D" w:rsidRPr="00FB356D" w:rsidRDefault="00FB356D" w:rsidP="007E7C23">
            <w:pPr>
              <w:jc w:val="center"/>
              <w:rPr>
                <w:sz w:val="24"/>
                <w:szCs w:val="24"/>
              </w:rPr>
            </w:pPr>
            <w:r w:rsidRPr="00FB356D">
              <w:rPr>
                <w:sz w:val="24"/>
                <w:szCs w:val="24"/>
              </w:rPr>
              <w:t>0.048</w:t>
            </w:r>
          </w:p>
        </w:tc>
      </w:tr>
      <w:tr w:rsidR="00FB356D" w:rsidRPr="00FB356D" w14:paraId="56E9D06D" w14:textId="77777777" w:rsidTr="007E7C23">
        <w:trPr>
          <w:trHeight w:val="937"/>
          <w:jc w:val="center"/>
        </w:trPr>
        <w:tc>
          <w:tcPr>
            <w:tcW w:w="2279" w:type="dxa"/>
            <w:vAlign w:val="center"/>
          </w:tcPr>
          <w:p w14:paraId="3D950F61" w14:textId="77777777" w:rsidR="00FB356D" w:rsidRPr="00FB356D" w:rsidRDefault="00FB356D" w:rsidP="007E7C23">
            <w:pPr>
              <w:jc w:val="center"/>
              <w:rPr>
                <w:sz w:val="24"/>
                <w:szCs w:val="24"/>
              </w:rPr>
            </w:pPr>
            <w:r w:rsidRPr="00FB356D">
              <w:rPr>
                <w:sz w:val="24"/>
                <w:szCs w:val="24"/>
              </w:rPr>
              <w:t>Shannon ~ Latitude + Temperature + Latitude*Temperature</w:t>
            </w:r>
          </w:p>
        </w:tc>
        <w:tc>
          <w:tcPr>
            <w:tcW w:w="2761" w:type="dxa"/>
            <w:vAlign w:val="center"/>
          </w:tcPr>
          <w:p w14:paraId="1A7BC718"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oMath>
            </m:oMathPara>
          </w:p>
          <w:p w14:paraId="1991A8CE" w14:textId="77777777" w:rsidR="00FB356D" w:rsidRPr="00FB356D" w:rsidRDefault="00FB356D" w:rsidP="007E7C23">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0405AC73" w14:textId="77777777" w:rsidR="00FB356D" w:rsidRPr="00FB356D" w:rsidRDefault="00FB356D" w:rsidP="007E7C23">
            <w:pPr>
              <w:jc w:val="center"/>
              <w:rPr>
                <w:sz w:val="24"/>
                <w:szCs w:val="24"/>
              </w:rPr>
            </w:pPr>
            <w:r w:rsidRPr="00FB356D">
              <w:rPr>
                <w:sz w:val="24"/>
                <w:szCs w:val="24"/>
              </w:rPr>
              <w:t>4</w:t>
            </w:r>
          </w:p>
        </w:tc>
        <w:tc>
          <w:tcPr>
            <w:tcW w:w="866" w:type="dxa"/>
            <w:vAlign w:val="center"/>
          </w:tcPr>
          <w:p w14:paraId="68B5616F" w14:textId="77777777" w:rsidR="00FB356D" w:rsidRPr="00FB356D" w:rsidRDefault="00FB356D" w:rsidP="007E7C23">
            <w:pPr>
              <w:jc w:val="center"/>
              <w:rPr>
                <w:sz w:val="24"/>
                <w:szCs w:val="24"/>
              </w:rPr>
            </w:pPr>
            <w:r w:rsidRPr="00FB356D">
              <w:rPr>
                <w:sz w:val="24"/>
                <w:szCs w:val="24"/>
              </w:rPr>
              <w:t>231.9</w:t>
            </w:r>
          </w:p>
        </w:tc>
        <w:tc>
          <w:tcPr>
            <w:tcW w:w="810" w:type="dxa"/>
            <w:vAlign w:val="center"/>
          </w:tcPr>
          <w:p w14:paraId="1167DF3B"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58EB903B" w14:textId="77777777" w:rsidR="00FB356D" w:rsidRPr="00FB356D" w:rsidRDefault="00FB356D" w:rsidP="007E7C23">
            <w:pPr>
              <w:jc w:val="center"/>
              <w:rPr>
                <w:sz w:val="24"/>
                <w:szCs w:val="24"/>
              </w:rPr>
            </w:pPr>
            <w:r w:rsidRPr="00FB356D">
              <w:rPr>
                <w:sz w:val="24"/>
                <w:szCs w:val="24"/>
              </w:rPr>
              <w:t>-110.95</w:t>
            </w:r>
          </w:p>
        </w:tc>
        <w:tc>
          <w:tcPr>
            <w:tcW w:w="817" w:type="dxa"/>
            <w:vAlign w:val="center"/>
          </w:tcPr>
          <w:p w14:paraId="6009114E" w14:textId="77777777" w:rsidR="00FB356D" w:rsidRPr="00FB356D" w:rsidRDefault="00FB356D" w:rsidP="007E7C23">
            <w:pPr>
              <w:jc w:val="center"/>
              <w:rPr>
                <w:sz w:val="24"/>
                <w:szCs w:val="24"/>
              </w:rPr>
            </w:pPr>
            <w:r w:rsidRPr="00FB356D">
              <w:rPr>
                <w:sz w:val="24"/>
                <w:szCs w:val="24"/>
              </w:rPr>
              <w:t>0.039</w:t>
            </w:r>
          </w:p>
        </w:tc>
      </w:tr>
      <w:tr w:rsidR="00FB356D" w:rsidRPr="00FB356D" w14:paraId="5D06A9DC" w14:textId="77777777" w:rsidTr="007E7C23">
        <w:trPr>
          <w:trHeight w:val="937"/>
          <w:jc w:val="center"/>
        </w:trPr>
        <w:tc>
          <w:tcPr>
            <w:tcW w:w="2279" w:type="dxa"/>
            <w:vAlign w:val="center"/>
          </w:tcPr>
          <w:p w14:paraId="62EDBF6F" w14:textId="77777777" w:rsidR="00FB356D" w:rsidRPr="00FB356D" w:rsidRDefault="00FB356D" w:rsidP="007E7C23">
            <w:pPr>
              <w:jc w:val="center"/>
              <w:rPr>
                <w:sz w:val="24"/>
                <w:szCs w:val="24"/>
              </w:rPr>
            </w:pPr>
            <w:r w:rsidRPr="00FB356D">
              <w:rPr>
                <w:sz w:val="24"/>
                <w:szCs w:val="24"/>
              </w:rPr>
              <w:t>Shannon ~ Latitude + Precipitation + Latitude*Precipitation</w:t>
            </w:r>
          </w:p>
        </w:tc>
        <w:tc>
          <w:tcPr>
            <w:tcW w:w="2761" w:type="dxa"/>
            <w:vAlign w:val="center"/>
          </w:tcPr>
          <w:p w14:paraId="55D5FD5C"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0D658BD1" w14:textId="77777777" w:rsidR="00FB356D" w:rsidRPr="00FB356D" w:rsidRDefault="00FB356D" w:rsidP="007E7C23">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0BB178CB" w14:textId="77777777" w:rsidR="00FB356D" w:rsidRPr="00FB356D" w:rsidRDefault="00FB356D" w:rsidP="007E7C23">
            <w:pPr>
              <w:jc w:val="center"/>
              <w:rPr>
                <w:sz w:val="24"/>
                <w:szCs w:val="24"/>
              </w:rPr>
            </w:pPr>
            <w:r w:rsidRPr="00FB356D">
              <w:rPr>
                <w:sz w:val="24"/>
                <w:szCs w:val="24"/>
              </w:rPr>
              <w:t>4</w:t>
            </w:r>
          </w:p>
        </w:tc>
        <w:tc>
          <w:tcPr>
            <w:tcW w:w="866" w:type="dxa"/>
            <w:vAlign w:val="center"/>
          </w:tcPr>
          <w:p w14:paraId="3273A923" w14:textId="77777777" w:rsidR="00FB356D" w:rsidRPr="00FB356D" w:rsidRDefault="00FB356D" w:rsidP="007E7C23">
            <w:pPr>
              <w:jc w:val="center"/>
              <w:rPr>
                <w:sz w:val="24"/>
                <w:szCs w:val="24"/>
              </w:rPr>
            </w:pPr>
            <w:r w:rsidRPr="00FB356D">
              <w:rPr>
                <w:sz w:val="24"/>
                <w:szCs w:val="24"/>
              </w:rPr>
              <w:t>231.6</w:t>
            </w:r>
          </w:p>
        </w:tc>
        <w:tc>
          <w:tcPr>
            <w:tcW w:w="810" w:type="dxa"/>
            <w:vAlign w:val="center"/>
          </w:tcPr>
          <w:p w14:paraId="1A2C6FB2"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35C5BA2F" w14:textId="77777777" w:rsidR="00FB356D" w:rsidRPr="00FB356D" w:rsidRDefault="00FB356D" w:rsidP="007E7C23">
            <w:pPr>
              <w:jc w:val="center"/>
              <w:rPr>
                <w:sz w:val="24"/>
                <w:szCs w:val="24"/>
              </w:rPr>
            </w:pPr>
            <w:r w:rsidRPr="00FB356D">
              <w:rPr>
                <w:sz w:val="24"/>
                <w:szCs w:val="24"/>
              </w:rPr>
              <w:t>-110.79</w:t>
            </w:r>
          </w:p>
        </w:tc>
        <w:tc>
          <w:tcPr>
            <w:tcW w:w="817" w:type="dxa"/>
            <w:vAlign w:val="center"/>
          </w:tcPr>
          <w:p w14:paraId="7D847197" w14:textId="77777777" w:rsidR="00FB356D" w:rsidRPr="00FB356D" w:rsidRDefault="00FB356D" w:rsidP="007E7C23">
            <w:pPr>
              <w:jc w:val="center"/>
              <w:rPr>
                <w:sz w:val="24"/>
                <w:szCs w:val="24"/>
              </w:rPr>
            </w:pPr>
            <w:r w:rsidRPr="00FB356D">
              <w:rPr>
                <w:sz w:val="24"/>
                <w:szCs w:val="24"/>
              </w:rPr>
              <w:t>0.042</w:t>
            </w:r>
          </w:p>
        </w:tc>
      </w:tr>
    </w:tbl>
    <w:p w14:paraId="63AF4E70" w14:textId="77777777" w:rsidR="00FB356D" w:rsidRPr="00FB356D" w:rsidRDefault="00FB356D" w:rsidP="00FB356D">
      <w:pPr>
        <w:spacing w:after="0"/>
        <w:ind w:firstLine="360"/>
      </w:pPr>
    </w:p>
    <w:p w14:paraId="5760FFA5" w14:textId="77777777" w:rsidR="00FB356D" w:rsidRPr="00FB356D" w:rsidRDefault="00FB356D" w:rsidP="00FB356D">
      <w:pPr>
        <w:spacing w:after="0"/>
        <w:ind w:firstLine="360"/>
      </w:pPr>
      <w:r w:rsidRPr="00FB356D">
        <w:rPr>
          <w:b/>
        </w:rPr>
        <w:t>Table 3.</w:t>
      </w:r>
      <w:r w:rsidRPr="00FB356D">
        <w:t xml:space="preserve">  Models preselected for OTUs as response variable.</w:t>
      </w:r>
    </w:p>
    <w:tbl>
      <w:tblPr>
        <w:tblStyle w:val="TableGrid"/>
        <w:tblW w:w="10705" w:type="dxa"/>
        <w:jc w:val="center"/>
        <w:tblInd w:w="-522" w:type="dxa"/>
        <w:tblLayout w:type="fixed"/>
        <w:tblLook w:val="04A0" w:firstRow="1" w:lastRow="0" w:firstColumn="1" w:lastColumn="0" w:noHBand="0" w:noVBand="1"/>
      </w:tblPr>
      <w:tblGrid>
        <w:gridCol w:w="2355"/>
        <w:gridCol w:w="2921"/>
        <w:gridCol w:w="1530"/>
        <w:gridCol w:w="866"/>
        <w:gridCol w:w="810"/>
        <w:gridCol w:w="1406"/>
        <w:gridCol w:w="817"/>
      </w:tblGrid>
      <w:tr w:rsidR="00FB356D" w:rsidRPr="00FB356D" w14:paraId="5FF207F5" w14:textId="77777777" w:rsidTr="007E7C23">
        <w:trPr>
          <w:trHeight w:val="682"/>
          <w:jc w:val="center"/>
        </w:trPr>
        <w:tc>
          <w:tcPr>
            <w:tcW w:w="2355" w:type="dxa"/>
            <w:vAlign w:val="center"/>
          </w:tcPr>
          <w:p w14:paraId="3F3C386E" w14:textId="77777777" w:rsidR="00FB356D" w:rsidRPr="00FB356D" w:rsidRDefault="00FB356D" w:rsidP="007E7C23">
            <w:pPr>
              <w:jc w:val="center"/>
              <w:rPr>
                <w:b/>
                <w:sz w:val="24"/>
                <w:szCs w:val="24"/>
              </w:rPr>
            </w:pPr>
            <w:r w:rsidRPr="00FB356D">
              <w:rPr>
                <w:b/>
                <w:sz w:val="24"/>
                <w:szCs w:val="24"/>
              </w:rPr>
              <w:t>Model</w:t>
            </w:r>
          </w:p>
        </w:tc>
        <w:tc>
          <w:tcPr>
            <w:tcW w:w="2921" w:type="dxa"/>
            <w:vAlign w:val="center"/>
          </w:tcPr>
          <w:p w14:paraId="044DA57D" w14:textId="77777777" w:rsidR="00FB356D" w:rsidRPr="00FB356D" w:rsidRDefault="00FB356D" w:rsidP="007E7C23">
            <w:pPr>
              <w:jc w:val="center"/>
              <w:rPr>
                <w:b/>
                <w:sz w:val="24"/>
                <w:szCs w:val="24"/>
              </w:rPr>
            </w:pPr>
            <w:r w:rsidRPr="00FB356D">
              <w:rPr>
                <w:b/>
                <w:sz w:val="24"/>
                <w:szCs w:val="24"/>
              </w:rPr>
              <w:t>Equation</w:t>
            </w:r>
          </w:p>
        </w:tc>
        <w:tc>
          <w:tcPr>
            <w:tcW w:w="1530" w:type="dxa"/>
            <w:vAlign w:val="center"/>
          </w:tcPr>
          <w:p w14:paraId="31D25180" w14:textId="77777777" w:rsidR="00FB356D" w:rsidRPr="00FB356D" w:rsidRDefault="00FB356D" w:rsidP="007E7C23">
            <w:pPr>
              <w:jc w:val="center"/>
              <w:rPr>
                <w:b/>
                <w:sz w:val="24"/>
                <w:szCs w:val="24"/>
              </w:rPr>
            </w:pPr>
            <w:r w:rsidRPr="00FB356D">
              <w:rPr>
                <w:b/>
                <w:sz w:val="24"/>
                <w:szCs w:val="24"/>
              </w:rPr>
              <w:t>Parameters</w:t>
            </w:r>
          </w:p>
        </w:tc>
        <w:tc>
          <w:tcPr>
            <w:tcW w:w="866" w:type="dxa"/>
            <w:vAlign w:val="center"/>
          </w:tcPr>
          <w:p w14:paraId="6C8D71F7" w14:textId="77777777" w:rsidR="00FB356D" w:rsidRPr="00FB356D" w:rsidRDefault="00FB356D" w:rsidP="007E7C23">
            <w:pPr>
              <w:jc w:val="center"/>
              <w:rPr>
                <w:b/>
                <w:sz w:val="24"/>
                <w:szCs w:val="24"/>
              </w:rPr>
            </w:pPr>
            <w:r w:rsidRPr="00FB356D">
              <w:rPr>
                <w:b/>
                <w:sz w:val="24"/>
                <w:szCs w:val="24"/>
              </w:rPr>
              <w:t>AIC</w:t>
            </w:r>
          </w:p>
        </w:tc>
        <w:tc>
          <w:tcPr>
            <w:tcW w:w="810" w:type="dxa"/>
            <w:vAlign w:val="center"/>
          </w:tcPr>
          <w:p w14:paraId="095A021A" w14:textId="77777777" w:rsidR="00FB356D" w:rsidRPr="00FB356D" w:rsidRDefault="00FB356D" w:rsidP="007E7C23">
            <w:pPr>
              <w:jc w:val="center"/>
              <w:rPr>
                <w:b/>
                <w:sz w:val="24"/>
                <w:szCs w:val="24"/>
              </w:rPr>
            </w:pPr>
            <w:r w:rsidRPr="00FB356D">
              <w:rPr>
                <w:b/>
                <w:sz w:val="24"/>
                <w:szCs w:val="24"/>
              </w:rPr>
              <w:t>Delta AIC</w:t>
            </w:r>
          </w:p>
        </w:tc>
        <w:tc>
          <w:tcPr>
            <w:tcW w:w="1406" w:type="dxa"/>
            <w:vAlign w:val="center"/>
          </w:tcPr>
          <w:p w14:paraId="5D0F4C2D" w14:textId="77777777" w:rsidR="00FB356D" w:rsidRPr="00FB356D" w:rsidRDefault="00FB356D" w:rsidP="007E7C23">
            <w:pPr>
              <w:jc w:val="center"/>
              <w:rPr>
                <w:b/>
                <w:sz w:val="24"/>
                <w:szCs w:val="24"/>
              </w:rPr>
            </w:pPr>
            <w:r w:rsidRPr="00FB356D">
              <w:rPr>
                <w:b/>
                <w:sz w:val="24"/>
                <w:szCs w:val="24"/>
              </w:rPr>
              <w:t>Log Likelihood</w:t>
            </w:r>
          </w:p>
        </w:tc>
        <w:tc>
          <w:tcPr>
            <w:tcW w:w="817" w:type="dxa"/>
            <w:vAlign w:val="center"/>
          </w:tcPr>
          <w:p w14:paraId="2EEA450C" w14:textId="77777777" w:rsidR="00FB356D" w:rsidRPr="00FB356D" w:rsidRDefault="00FB356D" w:rsidP="007E7C23">
            <w:pPr>
              <w:jc w:val="center"/>
              <w:rPr>
                <w:b/>
                <w:sz w:val="24"/>
                <w:szCs w:val="24"/>
              </w:rPr>
            </w:pPr>
            <w:r w:rsidRPr="00FB356D">
              <w:rPr>
                <w:b/>
                <w:sz w:val="24"/>
                <w:szCs w:val="24"/>
              </w:rPr>
              <w:t>Adj.</w:t>
            </w:r>
          </w:p>
          <w:p w14:paraId="6C67AA02" w14:textId="77777777" w:rsidR="00FB356D" w:rsidRPr="00FB356D" w:rsidRDefault="00FB356D" w:rsidP="007E7C23">
            <w:pPr>
              <w:jc w:val="center"/>
              <w:rPr>
                <w:b/>
                <w:sz w:val="24"/>
                <w:szCs w:val="24"/>
              </w:rPr>
            </w:pPr>
            <w:r w:rsidRPr="00FB356D">
              <w:rPr>
                <w:b/>
                <w:sz w:val="24"/>
                <w:szCs w:val="24"/>
              </w:rPr>
              <w:t>R</w:t>
            </w:r>
            <w:r w:rsidRPr="00FB356D">
              <w:rPr>
                <w:b/>
                <w:sz w:val="24"/>
                <w:szCs w:val="24"/>
                <w:vertAlign w:val="superscript"/>
              </w:rPr>
              <w:t>2</w:t>
            </w:r>
          </w:p>
        </w:tc>
      </w:tr>
      <w:tr w:rsidR="00FB356D" w:rsidRPr="00FB356D" w14:paraId="40FCD6D4" w14:textId="77777777" w:rsidTr="007E7C23">
        <w:trPr>
          <w:trHeight w:val="890"/>
          <w:jc w:val="center"/>
        </w:trPr>
        <w:tc>
          <w:tcPr>
            <w:tcW w:w="2355" w:type="dxa"/>
            <w:vAlign w:val="center"/>
          </w:tcPr>
          <w:p w14:paraId="63283E4F" w14:textId="77777777" w:rsidR="00FB356D" w:rsidRPr="00FB356D" w:rsidRDefault="00FB356D" w:rsidP="007E7C23">
            <w:pPr>
              <w:jc w:val="center"/>
              <w:rPr>
                <w:sz w:val="24"/>
                <w:szCs w:val="24"/>
              </w:rPr>
            </w:pPr>
            <w:r w:rsidRPr="00FB356D">
              <w:rPr>
                <w:sz w:val="24"/>
                <w:szCs w:val="24"/>
              </w:rPr>
              <w:t>OTU ~ Temperature</w:t>
            </w:r>
          </w:p>
        </w:tc>
        <w:tc>
          <w:tcPr>
            <w:tcW w:w="2921" w:type="dxa"/>
            <w:vAlign w:val="center"/>
          </w:tcPr>
          <w:p w14:paraId="19EB43A7"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718F272C" w14:textId="77777777" w:rsidR="00FB356D" w:rsidRPr="00FB356D" w:rsidRDefault="00FB356D" w:rsidP="007E7C23">
            <w:pPr>
              <w:jc w:val="center"/>
              <w:rPr>
                <w:sz w:val="24"/>
                <w:szCs w:val="24"/>
              </w:rPr>
            </w:pPr>
            <w:r w:rsidRPr="00FB356D">
              <w:rPr>
                <w:sz w:val="24"/>
                <w:szCs w:val="24"/>
              </w:rPr>
              <w:t>2</w:t>
            </w:r>
          </w:p>
        </w:tc>
        <w:tc>
          <w:tcPr>
            <w:tcW w:w="866" w:type="dxa"/>
            <w:vAlign w:val="center"/>
          </w:tcPr>
          <w:p w14:paraId="1BDEA418" w14:textId="77777777" w:rsidR="00FB356D" w:rsidRPr="00FB356D" w:rsidRDefault="00FB356D" w:rsidP="007E7C23">
            <w:pPr>
              <w:jc w:val="center"/>
              <w:rPr>
                <w:sz w:val="24"/>
                <w:szCs w:val="24"/>
              </w:rPr>
            </w:pPr>
            <w:r w:rsidRPr="00FB356D">
              <w:rPr>
                <w:sz w:val="24"/>
                <w:szCs w:val="24"/>
              </w:rPr>
              <w:t>805.6</w:t>
            </w:r>
          </w:p>
        </w:tc>
        <w:tc>
          <w:tcPr>
            <w:tcW w:w="810" w:type="dxa"/>
            <w:vAlign w:val="center"/>
          </w:tcPr>
          <w:p w14:paraId="4749EFC8" w14:textId="77777777" w:rsidR="00FB356D" w:rsidRPr="00FB356D" w:rsidRDefault="00FB356D" w:rsidP="007E7C23">
            <w:pPr>
              <w:jc w:val="center"/>
              <w:rPr>
                <w:sz w:val="24"/>
                <w:szCs w:val="24"/>
              </w:rPr>
            </w:pPr>
            <w:r w:rsidRPr="00FB356D">
              <w:rPr>
                <w:sz w:val="24"/>
                <w:szCs w:val="24"/>
              </w:rPr>
              <w:t>0.0</w:t>
            </w:r>
          </w:p>
        </w:tc>
        <w:tc>
          <w:tcPr>
            <w:tcW w:w="1406" w:type="dxa"/>
            <w:vAlign w:val="center"/>
          </w:tcPr>
          <w:p w14:paraId="7A8094EF" w14:textId="77777777" w:rsidR="00FB356D" w:rsidRPr="00FB356D" w:rsidRDefault="00FB356D" w:rsidP="007E7C23">
            <w:pPr>
              <w:jc w:val="center"/>
              <w:rPr>
                <w:sz w:val="24"/>
                <w:szCs w:val="24"/>
              </w:rPr>
            </w:pPr>
            <w:r w:rsidRPr="00FB356D">
              <w:rPr>
                <w:sz w:val="24"/>
                <w:szCs w:val="24"/>
              </w:rPr>
              <w:t>-399.80</w:t>
            </w:r>
          </w:p>
        </w:tc>
        <w:tc>
          <w:tcPr>
            <w:tcW w:w="817" w:type="dxa"/>
            <w:vAlign w:val="center"/>
          </w:tcPr>
          <w:p w14:paraId="31DE8764" w14:textId="77777777" w:rsidR="00FB356D" w:rsidRPr="00FB356D" w:rsidRDefault="00FB356D" w:rsidP="007E7C23">
            <w:pPr>
              <w:jc w:val="center"/>
              <w:rPr>
                <w:sz w:val="24"/>
                <w:szCs w:val="24"/>
              </w:rPr>
            </w:pPr>
            <w:r w:rsidRPr="00FB356D">
              <w:rPr>
                <w:sz w:val="24"/>
                <w:szCs w:val="24"/>
              </w:rPr>
              <w:t>0.024</w:t>
            </w:r>
          </w:p>
        </w:tc>
      </w:tr>
      <w:tr w:rsidR="00FB356D" w:rsidRPr="00FB356D" w14:paraId="7253F23F" w14:textId="77777777" w:rsidTr="007E7C23">
        <w:trPr>
          <w:trHeight w:val="937"/>
          <w:jc w:val="center"/>
        </w:trPr>
        <w:tc>
          <w:tcPr>
            <w:tcW w:w="2355" w:type="dxa"/>
            <w:vAlign w:val="center"/>
          </w:tcPr>
          <w:p w14:paraId="3ECA5224" w14:textId="77777777" w:rsidR="00FB356D" w:rsidRPr="00FB356D" w:rsidRDefault="00FB356D" w:rsidP="007E7C23">
            <w:pPr>
              <w:jc w:val="center"/>
              <w:rPr>
                <w:sz w:val="24"/>
                <w:szCs w:val="24"/>
              </w:rPr>
            </w:pPr>
            <w:r w:rsidRPr="00FB356D">
              <w:rPr>
                <w:sz w:val="24"/>
                <w:szCs w:val="24"/>
              </w:rPr>
              <w:t>OTU ~ Latitude + Precipitation + Latitude*Precipitation</w:t>
            </w:r>
          </w:p>
        </w:tc>
        <w:tc>
          <w:tcPr>
            <w:tcW w:w="2921" w:type="dxa"/>
            <w:vAlign w:val="center"/>
          </w:tcPr>
          <w:p w14:paraId="72BE01B9"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7E54FD74" w14:textId="77777777" w:rsidR="00FB356D" w:rsidRPr="00FB356D" w:rsidRDefault="00FB356D" w:rsidP="007E7C23">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1D8C5709" w14:textId="77777777" w:rsidR="00FB356D" w:rsidRPr="00FB356D" w:rsidRDefault="00FB356D" w:rsidP="007E7C23">
            <w:pPr>
              <w:jc w:val="center"/>
              <w:rPr>
                <w:sz w:val="24"/>
                <w:szCs w:val="24"/>
              </w:rPr>
            </w:pPr>
            <w:r w:rsidRPr="00FB356D">
              <w:rPr>
                <w:sz w:val="24"/>
                <w:szCs w:val="24"/>
              </w:rPr>
              <w:t>4</w:t>
            </w:r>
          </w:p>
        </w:tc>
        <w:tc>
          <w:tcPr>
            <w:tcW w:w="866" w:type="dxa"/>
            <w:vAlign w:val="center"/>
          </w:tcPr>
          <w:p w14:paraId="2BF3AC8B" w14:textId="77777777" w:rsidR="00FB356D" w:rsidRPr="00FB356D" w:rsidRDefault="00FB356D" w:rsidP="007E7C23">
            <w:pPr>
              <w:jc w:val="center"/>
              <w:rPr>
                <w:sz w:val="24"/>
                <w:szCs w:val="24"/>
              </w:rPr>
            </w:pPr>
            <w:r w:rsidRPr="00FB356D">
              <w:rPr>
                <w:sz w:val="24"/>
                <w:szCs w:val="24"/>
              </w:rPr>
              <w:t>805.5</w:t>
            </w:r>
          </w:p>
        </w:tc>
        <w:tc>
          <w:tcPr>
            <w:tcW w:w="810" w:type="dxa"/>
            <w:vAlign w:val="center"/>
          </w:tcPr>
          <w:p w14:paraId="3E2F13C8"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2F16BDD8" w14:textId="77777777" w:rsidR="00FB356D" w:rsidRPr="00FB356D" w:rsidRDefault="00FB356D" w:rsidP="007E7C23">
            <w:pPr>
              <w:jc w:val="center"/>
              <w:rPr>
                <w:sz w:val="24"/>
                <w:szCs w:val="24"/>
              </w:rPr>
            </w:pPr>
            <w:r w:rsidRPr="00FB356D">
              <w:rPr>
                <w:sz w:val="24"/>
                <w:szCs w:val="24"/>
              </w:rPr>
              <w:t>-397.73</w:t>
            </w:r>
          </w:p>
        </w:tc>
        <w:tc>
          <w:tcPr>
            <w:tcW w:w="817" w:type="dxa"/>
            <w:vAlign w:val="center"/>
          </w:tcPr>
          <w:p w14:paraId="167DC74F" w14:textId="77777777" w:rsidR="00FB356D" w:rsidRPr="00FB356D" w:rsidRDefault="00FB356D" w:rsidP="007E7C23">
            <w:pPr>
              <w:jc w:val="center"/>
              <w:rPr>
                <w:sz w:val="24"/>
                <w:szCs w:val="24"/>
              </w:rPr>
            </w:pPr>
            <w:r w:rsidRPr="00FB356D">
              <w:rPr>
                <w:sz w:val="24"/>
                <w:szCs w:val="24"/>
              </w:rPr>
              <w:t>0.042</w:t>
            </w:r>
          </w:p>
        </w:tc>
      </w:tr>
      <w:tr w:rsidR="00FB356D" w:rsidRPr="00FB356D" w14:paraId="033C9798" w14:textId="77777777" w:rsidTr="007E7C23">
        <w:trPr>
          <w:trHeight w:val="937"/>
          <w:jc w:val="center"/>
        </w:trPr>
        <w:tc>
          <w:tcPr>
            <w:tcW w:w="2355" w:type="dxa"/>
            <w:vAlign w:val="center"/>
          </w:tcPr>
          <w:p w14:paraId="19813ED8" w14:textId="77777777" w:rsidR="00FB356D" w:rsidRPr="00FB356D" w:rsidRDefault="00FB356D" w:rsidP="007E7C23">
            <w:pPr>
              <w:jc w:val="center"/>
              <w:rPr>
                <w:sz w:val="24"/>
                <w:szCs w:val="24"/>
              </w:rPr>
            </w:pPr>
            <w:r w:rsidRPr="00FB356D">
              <w:rPr>
                <w:sz w:val="24"/>
                <w:szCs w:val="24"/>
              </w:rPr>
              <w:t xml:space="preserve">Shannon ~ Latitude + Precipitation </w:t>
            </w:r>
          </w:p>
        </w:tc>
        <w:tc>
          <w:tcPr>
            <w:tcW w:w="2921" w:type="dxa"/>
            <w:vAlign w:val="center"/>
          </w:tcPr>
          <w:p w14:paraId="0E54A3F0" w14:textId="77777777" w:rsidR="00FB356D" w:rsidRPr="00FB356D" w:rsidRDefault="00FB356D" w:rsidP="007E7C23">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6021DBE4" w14:textId="77777777" w:rsidR="00FB356D" w:rsidRPr="00FB356D" w:rsidRDefault="00FB356D" w:rsidP="007E7C23">
            <w:pPr>
              <w:jc w:val="center"/>
              <w:rPr>
                <w:sz w:val="24"/>
                <w:szCs w:val="24"/>
              </w:rPr>
            </w:pPr>
            <w:r w:rsidRPr="00FB356D">
              <w:rPr>
                <w:sz w:val="24"/>
                <w:szCs w:val="24"/>
              </w:rPr>
              <w:t>3</w:t>
            </w:r>
          </w:p>
        </w:tc>
        <w:tc>
          <w:tcPr>
            <w:tcW w:w="866" w:type="dxa"/>
            <w:vAlign w:val="center"/>
          </w:tcPr>
          <w:p w14:paraId="0DFDB264" w14:textId="77777777" w:rsidR="00FB356D" w:rsidRPr="00FB356D" w:rsidRDefault="00FB356D" w:rsidP="007E7C23">
            <w:pPr>
              <w:jc w:val="center"/>
              <w:rPr>
                <w:sz w:val="24"/>
                <w:szCs w:val="24"/>
              </w:rPr>
            </w:pPr>
            <w:r w:rsidRPr="00FB356D">
              <w:rPr>
                <w:sz w:val="24"/>
                <w:szCs w:val="24"/>
              </w:rPr>
              <w:t>805.6</w:t>
            </w:r>
          </w:p>
        </w:tc>
        <w:tc>
          <w:tcPr>
            <w:tcW w:w="810" w:type="dxa"/>
            <w:vAlign w:val="center"/>
          </w:tcPr>
          <w:p w14:paraId="58B163C5" w14:textId="77777777" w:rsidR="00FB356D" w:rsidRPr="00FB356D" w:rsidRDefault="00FB356D" w:rsidP="007E7C23">
            <w:pPr>
              <w:jc w:val="center"/>
              <w:rPr>
                <w:sz w:val="24"/>
                <w:szCs w:val="24"/>
              </w:rPr>
            </w:pPr>
            <w:r w:rsidRPr="00FB356D">
              <w:rPr>
                <w:sz w:val="24"/>
                <w:szCs w:val="24"/>
              </w:rPr>
              <w:t>2.0</w:t>
            </w:r>
          </w:p>
        </w:tc>
        <w:tc>
          <w:tcPr>
            <w:tcW w:w="1406" w:type="dxa"/>
            <w:vAlign w:val="center"/>
          </w:tcPr>
          <w:p w14:paraId="284D544F" w14:textId="77777777" w:rsidR="00FB356D" w:rsidRPr="00FB356D" w:rsidRDefault="00FB356D" w:rsidP="007E7C23">
            <w:pPr>
              <w:jc w:val="center"/>
              <w:rPr>
                <w:sz w:val="24"/>
                <w:szCs w:val="24"/>
              </w:rPr>
            </w:pPr>
            <w:r w:rsidRPr="00FB356D">
              <w:rPr>
                <w:sz w:val="24"/>
                <w:szCs w:val="24"/>
              </w:rPr>
              <w:t>-398.82</w:t>
            </w:r>
          </w:p>
        </w:tc>
        <w:tc>
          <w:tcPr>
            <w:tcW w:w="817" w:type="dxa"/>
            <w:vAlign w:val="center"/>
          </w:tcPr>
          <w:p w14:paraId="39A82913" w14:textId="77777777" w:rsidR="00FB356D" w:rsidRPr="00FB356D" w:rsidRDefault="00FB356D" w:rsidP="007E7C23">
            <w:pPr>
              <w:jc w:val="center"/>
              <w:rPr>
                <w:sz w:val="24"/>
                <w:szCs w:val="24"/>
              </w:rPr>
            </w:pPr>
            <w:r w:rsidRPr="00FB356D">
              <w:rPr>
                <w:sz w:val="24"/>
                <w:szCs w:val="24"/>
              </w:rPr>
              <w:t>0.032</w:t>
            </w:r>
          </w:p>
        </w:tc>
      </w:tr>
    </w:tbl>
    <w:p w14:paraId="1B862823" w14:textId="77777777" w:rsidR="00FC0DAC" w:rsidRPr="00FB356D" w:rsidRDefault="00FC0DAC" w:rsidP="00EF678C">
      <w:pPr>
        <w:spacing w:after="0"/>
        <w:ind w:firstLine="360"/>
      </w:pPr>
    </w:p>
    <w:p w14:paraId="0D3E3DE4" w14:textId="38D9AB47" w:rsidR="00B05680" w:rsidRPr="00FB356D" w:rsidRDefault="00F44FE8" w:rsidP="00EF678C">
      <w:pPr>
        <w:spacing w:after="0"/>
        <w:ind w:firstLine="360"/>
      </w:pPr>
      <w:r w:rsidRPr="00FB356D">
        <w:t xml:space="preserve">The candidate models were evaluated based on different statistical parameters under the general linear model, in order to establish their fitting.   </w:t>
      </w:r>
      <w:r w:rsidR="00EC2334" w:rsidRPr="00FB356D">
        <w:t>Coefficient plots and autocorrelation plots were examined to determin</w:t>
      </w:r>
      <w:r w:rsidR="003C7D4D" w:rsidRPr="00FB356D">
        <w:t xml:space="preserve">e if data was problematic, and to determine the colinearity or other issues that could be affecting the use of the linear models.  Two best fitting models were selected based on the lack of correlation and also based on the complexity of the models for further analysis.  These models were further evaluated using variance inflation factors </w:t>
      </w:r>
      <w:r w:rsidR="00FB356D" w:rsidRPr="00FB356D">
        <w:t xml:space="preserve">(VIF) </w:t>
      </w:r>
      <w:r w:rsidR="003C7D4D" w:rsidRPr="00FB356D">
        <w:t xml:space="preserve">were calculated for both models, and analyzed using the rule of thumb of VIF&gt;10 to determine the existence of issues in the model.  In </w:t>
      </w:r>
      <w:r w:rsidR="00FB356D" w:rsidRPr="00FB356D">
        <w:t>addition, diagnostic plots were generated for both models under the two different responses.</w:t>
      </w:r>
    </w:p>
    <w:p w14:paraId="480B5CB8" w14:textId="77777777" w:rsidR="00555E98" w:rsidRPr="00FB356D" w:rsidRDefault="00555E98" w:rsidP="00EF678C">
      <w:pPr>
        <w:spacing w:after="0"/>
        <w:ind w:firstLine="360"/>
      </w:pPr>
    </w:p>
    <w:p w14:paraId="76F0E365" w14:textId="1099A608" w:rsidR="00555E98" w:rsidRDefault="007E7C23" w:rsidP="00EF678C">
      <w:pPr>
        <w:spacing w:after="0"/>
        <w:ind w:firstLine="360"/>
        <w:rPr>
          <w:i/>
        </w:rPr>
      </w:pPr>
      <w:r>
        <w:rPr>
          <w:i/>
        </w:rPr>
        <w:t>Bootstrap residual resampling for parameters</w:t>
      </w:r>
    </w:p>
    <w:p w14:paraId="30D904CB" w14:textId="211855E1" w:rsidR="007E7C23" w:rsidRPr="007E7C23" w:rsidRDefault="007E7C23" w:rsidP="00EF678C">
      <w:pPr>
        <w:spacing w:after="0"/>
        <w:ind w:firstLine="360"/>
      </w:pPr>
      <w:r>
        <w:t>In order to establish confidence intervals for parameters included in the models selected before, a bootstrap analysis was conducted on the residuals, having in mind the determination of biases of the data collected during the sampling.  In this case, we assuming that temperature, latitude and precipitation are fixed, and there limited error in their measurements.  The bootstrap analysis was conducted on the two models using Shannon diversity index and OTU number respectively.</w:t>
      </w:r>
      <w:r w:rsidR="00DF751B">
        <w:t xml:space="preserve"> In this case a total 5000 replications were conducted to determine confidence intervals using bootstrap function.</w:t>
      </w:r>
    </w:p>
    <w:p w14:paraId="125090C1" w14:textId="77777777" w:rsidR="00555E98" w:rsidRPr="00FB356D" w:rsidRDefault="00555E98" w:rsidP="00EF678C">
      <w:pPr>
        <w:spacing w:after="0"/>
        <w:ind w:firstLine="360"/>
      </w:pPr>
    </w:p>
    <w:p w14:paraId="6BD245BB" w14:textId="72EFC29B" w:rsidR="00E60F6B" w:rsidRDefault="002A29D4" w:rsidP="00EF678C">
      <w:pPr>
        <w:spacing w:after="0"/>
        <w:rPr>
          <w:i/>
        </w:rPr>
      </w:pPr>
      <w:r>
        <w:tab/>
      </w:r>
      <w:r>
        <w:rPr>
          <w:i/>
        </w:rPr>
        <w:t xml:space="preserve">Power analysis </w:t>
      </w:r>
    </w:p>
    <w:p w14:paraId="7309B302" w14:textId="2C68C6C4" w:rsidR="002A29D4" w:rsidRDefault="002A29D4" w:rsidP="00EF678C">
      <w:pPr>
        <w:spacing w:after="0"/>
      </w:pPr>
      <w:r w:rsidRPr="002A29D4">
        <w:tab/>
        <w:t>Based</w:t>
      </w:r>
      <w:r>
        <w:t xml:space="preserve"> on the models previously analyzed and considering the coefficients for these models, we used power analysis to determine the sample size required to </w:t>
      </w:r>
      <w:r w:rsidR="00DF751B">
        <w:t xml:space="preserve">have enough power to make any biological inferences based on the model that have been selected.  For this approach a </w:t>
      </w:r>
      <w:proofErr w:type="spellStart"/>
      <w:proofErr w:type="gramStart"/>
      <w:r w:rsidR="00DF751B">
        <w:t>monte</w:t>
      </w:r>
      <w:proofErr w:type="spellEnd"/>
      <w:r w:rsidR="00DF751B">
        <w:t xml:space="preserve"> carlo</w:t>
      </w:r>
      <w:proofErr w:type="gramEnd"/>
      <w:r w:rsidR="00DF751B">
        <w:t xml:space="preserve"> simulation was conducted using the coefficient of the models, in this case the intercept and assuming a slope that ranges from 0 to 1. A total of 1000 replicates were conducted, increasing sample size by 20 in a range of 10 to 200 samples.  Results were plotted as contour plots.</w:t>
      </w:r>
    </w:p>
    <w:p w14:paraId="294675D9" w14:textId="77777777" w:rsidR="00DF751B" w:rsidRDefault="00DF751B" w:rsidP="00EF678C">
      <w:pPr>
        <w:spacing w:after="0"/>
      </w:pPr>
    </w:p>
    <w:p w14:paraId="0F23C54D" w14:textId="4E48775A" w:rsidR="00DF751B" w:rsidRPr="00272D9B" w:rsidRDefault="00272D9B" w:rsidP="00EF678C">
      <w:pPr>
        <w:spacing w:after="0"/>
        <w:rPr>
          <w:i/>
        </w:rPr>
      </w:pPr>
      <w:r>
        <w:rPr>
          <w:i/>
        </w:rPr>
        <w:tab/>
        <w:t>Mixed models</w:t>
      </w:r>
    </w:p>
    <w:p w14:paraId="67A771A8" w14:textId="62BEF079" w:rsidR="00272D9B" w:rsidRDefault="00272D9B" w:rsidP="00272D9B">
      <w:pPr>
        <w:spacing w:after="0"/>
        <w:ind w:firstLine="720"/>
      </w:pPr>
      <w:r>
        <w:t>T</w:t>
      </w:r>
      <w:r w:rsidR="00F77D4E">
        <w:t>h</w:t>
      </w:r>
      <w:r>
        <w:t xml:space="preserve">e best fitting model were reevaluated using mix model to account for the differences on sampling between years, since conditions, specifically climate was quite divergent.  A covariance </w:t>
      </w:r>
      <w:r w:rsidR="00B1032C">
        <w:t>structure</w:t>
      </w:r>
      <w:r>
        <w:t xml:space="preserve"> based on </w:t>
      </w:r>
      <w:r w:rsidR="00B1032C">
        <w:t>the factor year was considered under the simple covariance method known as compound symmetry.  The models were re-evaluated using AIC.</w:t>
      </w:r>
    </w:p>
    <w:p w14:paraId="78DB7FB7" w14:textId="77777777" w:rsidR="00B1032C" w:rsidRPr="002A29D4" w:rsidRDefault="00B1032C" w:rsidP="00CB59CE">
      <w:pPr>
        <w:spacing w:after="0"/>
      </w:pPr>
    </w:p>
    <w:p w14:paraId="7CCA1A34" w14:textId="77777777" w:rsidR="00E60F6B" w:rsidRPr="00FB356D" w:rsidRDefault="00E60F6B" w:rsidP="00EF678C">
      <w:pPr>
        <w:spacing w:after="0"/>
        <w:rPr>
          <w:b/>
        </w:rPr>
      </w:pPr>
      <w:r w:rsidRPr="00FB356D">
        <w:rPr>
          <w:b/>
        </w:rPr>
        <w:t>Results</w:t>
      </w:r>
    </w:p>
    <w:p w14:paraId="6E78588E" w14:textId="50F5DC15" w:rsidR="00CB59CE" w:rsidRDefault="00CB59CE" w:rsidP="00EF678C">
      <w:pPr>
        <w:spacing w:after="0"/>
      </w:pPr>
      <w:r>
        <w:tab/>
        <w:t>The diversity of the oomycetes across the soybean producing area ranges from mostly from 5 to 20 species per field if we consider the OTU parameter</w:t>
      </w:r>
      <w:r w:rsidR="00567B0D">
        <w:t xml:space="preserve"> (Figure 1 and 2)</w:t>
      </w:r>
      <w:r>
        <w:t xml:space="preserve">.  The diversity </w:t>
      </w:r>
      <w:r w:rsidR="00680E73">
        <w:t>index actually suggests</w:t>
      </w:r>
      <w:r>
        <w:t xml:space="preserve"> </w:t>
      </w:r>
      <w:r w:rsidR="00680E73">
        <w:t xml:space="preserve">a really tight diversity across the entire set of fields sampled.  Nonetheless, we have to consider that we are using a very traditional approach to capture some of the diversity present in the field, and we are limited by number of strains that we can recover from infected plants or the soil.  In this case, we are using culture-based technique and the set of species that could be </w:t>
      </w:r>
      <w:r w:rsidR="00567B0D">
        <w:t>recovered</w:t>
      </w:r>
      <w:r w:rsidR="00680E73">
        <w:t xml:space="preserve"> is probably limited due to different biases.  Thus, when this information on the number of species present per field or the diversity tries to be correlated with other parameters, the models are going to be limited to the data that we have available.  </w:t>
      </w:r>
    </w:p>
    <w:p w14:paraId="4F0EC66D" w14:textId="77777777" w:rsidR="00567B0D" w:rsidRDefault="00567B0D" w:rsidP="00567B0D">
      <w:pPr>
        <w:spacing w:after="0"/>
        <w:jc w:val="center"/>
      </w:pPr>
      <w:r>
        <w:rPr>
          <w:noProof/>
          <w:lang w:eastAsia="en-US"/>
        </w:rPr>
        <w:drawing>
          <wp:inline distT="0" distB="0" distL="0" distR="0" wp14:anchorId="089DA292" wp14:editId="61E01E2F">
            <wp:extent cx="4434840" cy="3695700"/>
            <wp:effectExtent l="0" t="0" r="1016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4840" cy="3695700"/>
                    </a:xfrm>
                    <a:prstGeom prst="rect">
                      <a:avLst/>
                    </a:prstGeom>
                    <a:noFill/>
                    <a:ln>
                      <a:noFill/>
                    </a:ln>
                  </pic:spPr>
                </pic:pic>
              </a:graphicData>
            </a:graphic>
          </wp:inline>
        </w:drawing>
      </w:r>
    </w:p>
    <w:p w14:paraId="390B00BC" w14:textId="77777777" w:rsidR="00567B0D" w:rsidRDefault="00567B0D" w:rsidP="00567B0D">
      <w:pPr>
        <w:spacing w:after="0"/>
        <w:jc w:val="center"/>
      </w:pPr>
      <w:r w:rsidRPr="00567B0D">
        <w:rPr>
          <w:b/>
        </w:rPr>
        <w:t xml:space="preserve">Figure 1.  </w:t>
      </w:r>
      <w:r w:rsidRPr="00567B0D">
        <w:t>Histogra</w:t>
      </w:r>
      <w:r>
        <w:t>ms of OTU number found in the Midwest by year.</w:t>
      </w:r>
    </w:p>
    <w:p w14:paraId="79915219" w14:textId="77777777" w:rsidR="00567B0D" w:rsidRDefault="00567B0D" w:rsidP="00567B0D">
      <w:pPr>
        <w:spacing w:after="0"/>
        <w:jc w:val="center"/>
      </w:pPr>
    </w:p>
    <w:p w14:paraId="508273E9" w14:textId="1ACABDBF" w:rsidR="006C1671" w:rsidRDefault="00567B0D" w:rsidP="00567B0D">
      <w:pPr>
        <w:spacing w:after="0"/>
        <w:jc w:val="center"/>
        <w:rPr>
          <w:b/>
        </w:rPr>
      </w:pPr>
      <w:r w:rsidRPr="00567B0D">
        <w:br/>
      </w:r>
      <w:r>
        <w:rPr>
          <w:b/>
          <w:noProof/>
          <w:lang w:eastAsia="en-US"/>
        </w:rPr>
        <w:drawing>
          <wp:inline distT="0" distB="0" distL="0" distR="0" wp14:anchorId="33529C17" wp14:editId="69FC31A8">
            <wp:extent cx="3911020" cy="3259183"/>
            <wp:effectExtent l="0" t="0" r="63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11612" cy="3259676"/>
                    </a:xfrm>
                    <a:prstGeom prst="rect">
                      <a:avLst/>
                    </a:prstGeom>
                    <a:noFill/>
                    <a:ln>
                      <a:noFill/>
                    </a:ln>
                  </pic:spPr>
                </pic:pic>
              </a:graphicData>
            </a:graphic>
          </wp:inline>
        </w:drawing>
      </w:r>
    </w:p>
    <w:p w14:paraId="495B7D5E" w14:textId="460530A7" w:rsidR="00567B0D" w:rsidRDefault="00567B0D" w:rsidP="0074127A">
      <w:pPr>
        <w:spacing w:after="0"/>
        <w:jc w:val="center"/>
      </w:pPr>
      <w:r>
        <w:rPr>
          <w:b/>
        </w:rPr>
        <w:t xml:space="preserve">Figure 2.  </w:t>
      </w:r>
      <w:r w:rsidRPr="00567B0D">
        <w:t xml:space="preserve">Box plot </w:t>
      </w:r>
      <w:r>
        <w:t>of OTU numbers by year sampled from soybean fields in 2011 and 2012.</w:t>
      </w:r>
    </w:p>
    <w:p w14:paraId="50285AEC" w14:textId="77777777" w:rsidR="00567B0D" w:rsidRPr="00567B0D" w:rsidRDefault="00567B0D" w:rsidP="00567B0D">
      <w:pPr>
        <w:spacing w:after="0"/>
        <w:jc w:val="center"/>
      </w:pPr>
    </w:p>
    <w:p w14:paraId="1463783C" w14:textId="53821690" w:rsidR="006C1671" w:rsidRDefault="006C1671" w:rsidP="00EF678C">
      <w:pPr>
        <w:spacing w:after="0"/>
      </w:pPr>
      <w:r>
        <w:tab/>
        <w:t xml:space="preserve">In this case, Shannon diversity index is capturing the alpha diversity which a diversity pertaining only to the sample itself, which could be missing other important factors like the differences between communities at two different locations, in this case we are talking about beta diversity.  However, we hypothesize that there was a correlation between diversity per field in relation to other factors like climate.  In this case metadata was collected using GIS coordinates to construct models based on some climate parameters.  Using this information and climate data, linear models were constructed to determine if there was a correlation of the species observed at one field with </w:t>
      </w:r>
      <w:r w:rsidR="00BC54BF">
        <w:t>these</w:t>
      </w:r>
      <w:r>
        <w:t xml:space="preserve"> parameters.  This question will help us to understand what environmental factors could drive the presence and abundance of some species at certain locations.  </w:t>
      </w:r>
      <w:r w:rsidR="00567B0D">
        <w:t>From the data exploration, it was noticeable that some states have a higher variability in the number of OTU</w:t>
      </w:r>
      <w:r w:rsidR="00227BA1">
        <w:t>s</w:t>
      </w:r>
      <w:r w:rsidR="00567B0D">
        <w:t xml:space="preserve"> within the same state, while other states the number of </w:t>
      </w:r>
      <w:r w:rsidR="00227BA1">
        <w:t>OTUs</w:t>
      </w:r>
      <w:r w:rsidR="00567B0D">
        <w:t xml:space="preserve"> is very tig</w:t>
      </w:r>
      <w:r w:rsidR="00227BA1">
        <w:t>ht.  This could be a result of sampling.  In terms of diversity index, this variability is stabilized since the index accounts for the sample size in each of the populations, so it will be a calculated response in the model, but it helps to improve the models (Figure 3).</w:t>
      </w:r>
    </w:p>
    <w:p w14:paraId="40A8730C" w14:textId="77777777" w:rsidR="00227BA1" w:rsidRDefault="00227BA1" w:rsidP="00EF678C">
      <w:pPr>
        <w:spacing w:after="0"/>
      </w:pPr>
    </w:p>
    <w:p w14:paraId="195259F2" w14:textId="6EFF8844" w:rsidR="00227BA1" w:rsidRDefault="00227BA1" w:rsidP="00227BA1">
      <w:pPr>
        <w:spacing w:after="0"/>
        <w:jc w:val="center"/>
      </w:pPr>
      <w:r>
        <w:rPr>
          <w:noProof/>
          <w:lang w:eastAsia="en-US"/>
        </w:rPr>
        <w:drawing>
          <wp:inline distT="0" distB="0" distL="0" distR="0" wp14:anchorId="4F85B17C" wp14:editId="1FC859DE">
            <wp:extent cx="3678827" cy="3065688"/>
            <wp:effectExtent l="0" t="0" r="4445"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79525" cy="3066270"/>
                    </a:xfrm>
                    <a:prstGeom prst="rect">
                      <a:avLst/>
                    </a:prstGeom>
                    <a:noFill/>
                    <a:ln>
                      <a:noFill/>
                    </a:ln>
                  </pic:spPr>
                </pic:pic>
              </a:graphicData>
            </a:graphic>
          </wp:inline>
        </w:drawing>
      </w:r>
    </w:p>
    <w:p w14:paraId="0C582A87" w14:textId="19731019" w:rsidR="00227BA1" w:rsidRDefault="00227BA1" w:rsidP="0074127A">
      <w:pPr>
        <w:spacing w:after="0"/>
        <w:jc w:val="center"/>
      </w:pPr>
      <w:r w:rsidRPr="00227BA1">
        <w:rPr>
          <w:b/>
        </w:rPr>
        <w:t>Figure 3.</w:t>
      </w:r>
      <w:r>
        <w:t xml:space="preserve">  </w:t>
      </w:r>
      <w:r w:rsidRPr="00567B0D">
        <w:t xml:space="preserve">Box plot </w:t>
      </w:r>
      <w:r>
        <w:t xml:space="preserve">of Shannon diversity index by year from soybean fields </w:t>
      </w:r>
      <w:r w:rsidR="0074127A">
        <w:t xml:space="preserve">sampled </w:t>
      </w:r>
      <w:r>
        <w:t>in 2011 and 2012.</w:t>
      </w:r>
    </w:p>
    <w:p w14:paraId="407BEB41" w14:textId="77777777" w:rsidR="00227BA1" w:rsidRDefault="00227BA1" w:rsidP="00227BA1">
      <w:pPr>
        <w:spacing w:after="0"/>
        <w:ind w:left="720"/>
        <w:jc w:val="center"/>
      </w:pPr>
    </w:p>
    <w:p w14:paraId="6CFCFE05" w14:textId="75C159CE" w:rsidR="00227BA1" w:rsidRDefault="00227BA1" w:rsidP="00227BA1">
      <w:pPr>
        <w:spacing w:after="0"/>
      </w:pPr>
      <w:r>
        <w:t>In addition, the exploration of different plots including some of the climate variables in relation to the two responses consider in this study showed some variability across the years (Figure 4).</w:t>
      </w:r>
      <w:r w:rsidR="0074127A">
        <w:t xml:space="preserve">  In general, most of the plots revealed a negative relation for some of the parameters; nonetheless it is important to mention that there are differences across the years. </w:t>
      </w:r>
    </w:p>
    <w:p w14:paraId="01921E82" w14:textId="5A4F8BB6" w:rsidR="0074127A" w:rsidRDefault="006C1671" w:rsidP="00EF678C">
      <w:pPr>
        <w:spacing w:after="0"/>
      </w:pPr>
      <w:r>
        <w:tab/>
      </w:r>
      <w:r w:rsidR="0074127A">
        <w:rPr>
          <w:noProof/>
          <w:lang w:eastAsia="en-US"/>
        </w:rPr>
        <w:drawing>
          <wp:inline distT="0" distB="0" distL="0" distR="0" wp14:anchorId="2C11A1BB" wp14:editId="5A6B2E90">
            <wp:extent cx="5033554" cy="3971486"/>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l="11381" r="9473"/>
                    <a:stretch/>
                  </pic:blipFill>
                  <pic:spPr bwMode="auto">
                    <a:xfrm>
                      <a:off x="0" y="0"/>
                      <a:ext cx="5035980" cy="3973400"/>
                    </a:xfrm>
                    <a:prstGeom prst="rect">
                      <a:avLst/>
                    </a:prstGeom>
                    <a:noFill/>
                    <a:ln>
                      <a:noFill/>
                    </a:ln>
                    <a:extLst>
                      <a:ext uri="{53640926-AAD7-44d8-BBD7-CCE9431645EC}">
                        <a14:shadowObscured xmlns:a14="http://schemas.microsoft.com/office/drawing/2010/main"/>
                      </a:ext>
                    </a:extLst>
                  </pic:spPr>
                </pic:pic>
              </a:graphicData>
            </a:graphic>
          </wp:inline>
        </w:drawing>
      </w:r>
    </w:p>
    <w:p w14:paraId="6DF2E37D" w14:textId="51681A5D" w:rsidR="0074127A" w:rsidRDefault="0074127A" w:rsidP="0074127A">
      <w:pPr>
        <w:spacing w:after="0"/>
        <w:ind w:left="720"/>
      </w:pPr>
      <w:r w:rsidRPr="0074127A">
        <w:rPr>
          <w:b/>
        </w:rPr>
        <w:t>Figure 4.</w:t>
      </w:r>
      <w:r>
        <w:t xml:space="preserve">  Plot of OTU number and Shannon diversity index with the two climatic parameters: precipitation and temperature by year.</w:t>
      </w:r>
    </w:p>
    <w:p w14:paraId="3C92E490" w14:textId="77777777" w:rsidR="003C423C" w:rsidRDefault="003C423C" w:rsidP="00EF678C">
      <w:pPr>
        <w:spacing w:after="0"/>
        <w:rPr>
          <w:b/>
        </w:rPr>
      </w:pPr>
    </w:p>
    <w:p w14:paraId="404EF1AD" w14:textId="476AC629" w:rsidR="007B4C74" w:rsidRDefault="007B4C74" w:rsidP="007B4C74">
      <w:pPr>
        <w:spacing w:after="0"/>
        <w:ind w:firstLine="720"/>
      </w:pPr>
      <w:r>
        <w:t>The possible explanation for the different conditions could be that the conditions in 2012 were dryer (less precipitation and high temperature) than in 2011.  These conditions could have a greater effect on the species observed across the locations.  In the other hand, latitude seems to have a positive correlation with diversity of the species, where higher latitudes had a greater diversity than those at lower latitudes.  The OTU number shows that 2011, it has negative correlation, based on only on exploratory analysis, suggesting a different behavior during this year, corroborating the effects observed with temperature and precipitation (Figures in the appendix).</w:t>
      </w:r>
    </w:p>
    <w:p w14:paraId="6640EEC2" w14:textId="452C3B54" w:rsidR="007B4C74" w:rsidRDefault="00D6778F" w:rsidP="007B4C74">
      <w:pPr>
        <w:spacing w:after="0"/>
        <w:ind w:firstLine="720"/>
      </w:pPr>
      <w:r>
        <w:t xml:space="preserve">Based on these observations, different models were constructed considering the possible interactions of the different climatic </w:t>
      </w:r>
      <w:r w:rsidR="00C234BD">
        <w:t xml:space="preserve">and geographical parameters.  Two sets of models were constructed using the two different responses: OTU number and Shannon diversity index (Table 2 and 3, complete list of models in the appendix).  The different models </w:t>
      </w:r>
      <w:r w:rsidR="00580E43">
        <w:t xml:space="preserve">were evaluated using </w:t>
      </w:r>
      <w:proofErr w:type="spellStart"/>
      <w:r w:rsidR="00580E43">
        <w:t>Akaike</w:t>
      </w:r>
      <w:proofErr w:type="spellEnd"/>
      <w:r w:rsidR="00580E43">
        <w:t xml:space="preserve"> Information Criterion (AIC), based on this parameter the list of models was mine also considering other parameters such as: Log Likelihood, delta AIC and partial R</w:t>
      </w:r>
      <w:r w:rsidR="00580E43" w:rsidRPr="00580E43">
        <w:rPr>
          <w:vertAlign w:val="superscript"/>
        </w:rPr>
        <w:t>2</w:t>
      </w:r>
      <w:r w:rsidR="00580E43">
        <w:t xml:space="preserve">.  These analyses revealed a total of 4 best fitting models for Shannon diversity index as a response and 3 best fitting models for OTU number as response (Table 2 and 3).  Despite of being the best fitting models, in general, the correlation of the different variables with response was low, for instance the best fitting model for OTU number was only based on latitude with partial R2 equal to 0.068.  </w:t>
      </w:r>
    </w:p>
    <w:p w14:paraId="1D879855" w14:textId="77777777" w:rsidR="003D5EEB" w:rsidRDefault="003D5EEB" w:rsidP="007B4C74">
      <w:pPr>
        <w:spacing w:after="0"/>
        <w:ind w:firstLine="720"/>
      </w:pPr>
    </w:p>
    <w:p w14:paraId="4CECCCB2" w14:textId="77EB9575" w:rsidR="00580E43" w:rsidRPr="00580E43" w:rsidRDefault="00580E43" w:rsidP="007B4C74">
      <w:pPr>
        <w:spacing w:after="0"/>
        <w:ind w:firstLine="720"/>
      </w:pPr>
      <w:r>
        <w:t>Looking closer to the coefficients of the models, both approaches agreed in</w:t>
      </w:r>
      <w:r w:rsidR="005B0574">
        <w:t xml:space="preserve"> the intercepts confidence intervals being consistent across the models and </w:t>
      </w:r>
      <w:r w:rsidR="006F5A46">
        <w:t>regression estimates</w:t>
      </w:r>
      <w:r w:rsidR="00BE5CCE">
        <w:t xml:space="preserve"> latitude in general has the stronger effect to explain the variability or the diversity observed across the samples (Appendix).  It is important to mention that these quantitative parameters were centered in order to reduce the chances of autocorrelation or colinearity, and examining the models it was conclusive that all the models had none to little issues with colinearity and autocorrelation (Figure 5 and appendix).</w:t>
      </w:r>
    </w:p>
    <w:p w14:paraId="6A573749" w14:textId="77777777" w:rsidR="003C423C" w:rsidRDefault="003C423C" w:rsidP="00EF678C">
      <w:pPr>
        <w:spacing w:after="0"/>
        <w:rPr>
          <w:b/>
        </w:rPr>
      </w:pPr>
    </w:p>
    <w:p w14:paraId="23D1A942" w14:textId="70D86B96" w:rsidR="00BE5CCE" w:rsidRDefault="00BE5CCE" w:rsidP="00BE5CCE">
      <w:pPr>
        <w:spacing w:after="0"/>
        <w:jc w:val="center"/>
        <w:rPr>
          <w:b/>
        </w:rPr>
      </w:pPr>
      <w:r>
        <w:rPr>
          <w:b/>
          <w:noProof/>
          <w:lang w:eastAsia="en-US"/>
        </w:rPr>
        <w:drawing>
          <wp:inline distT="0" distB="0" distL="0" distR="0" wp14:anchorId="1E6EF275" wp14:editId="2EED065B">
            <wp:extent cx="4343400" cy="3619500"/>
            <wp:effectExtent l="0" t="0" r="0" b="1270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43400" cy="3619500"/>
                    </a:xfrm>
                    <a:prstGeom prst="rect">
                      <a:avLst/>
                    </a:prstGeom>
                    <a:noFill/>
                    <a:ln>
                      <a:noFill/>
                    </a:ln>
                  </pic:spPr>
                </pic:pic>
              </a:graphicData>
            </a:graphic>
          </wp:inline>
        </w:drawing>
      </w:r>
    </w:p>
    <w:p w14:paraId="5619AA39" w14:textId="43D241DD" w:rsidR="00BE5CCE" w:rsidRDefault="00BE5CCE" w:rsidP="00BE5CCE">
      <w:pPr>
        <w:spacing w:after="0"/>
        <w:jc w:val="center"/>
      </w:pPr>
      <w:r>
        <w:rPr>
          <w:b/>
        </w:rPr>
        <w:t xml:space="preserve">Figure 5.  </w:t>
      </w:r>
      <w:r w:rsidRPr="00BE5CCE">
        <w:t>Aut</w:t>
      </w:r>
      <w:r>
        <w:t>ocorrelation plots for models using Shannon diversity index as in response in the best four fitting models.</w:t>
      </w:r>
    </w:p>
    <w:p w14:paraId="743582B0" w14:textId="77777777" w:rsidR="00BE5CCE" w:rsidRDefault="00BE5CCE" w:rsidP="00BE5CCE">
      <w:pPr>
        <w:spacing w:after="0"/>
        <w:jc w:val="center"/>
      </w:pPr>
    </w:p>
    <w:p w14:paraId="43E39E1C" w14:textId="6A68BF66" w:rsidR="00BE5CCE" w:rsidRDefault="00BE5CCE" w:rsidP="00BE5CCE">
      <w:pPr>
        <w:spacing w:after="0"/>
      </w:pPr>
      <w:r>
        <w:tab/>
        <w:t xml:space="preserve">In addition, variance inflation factor was examined for the best fitted complex models, in this case: </w:t>
      </w:r>
      <w:r w:rsidRPr="00BE5CCE">
        <w:rPr>
          <w:b/>
        </w:rPr>
        <w:t>‘Shannon ~ latitude + temperature</w:t>
      </w:r>
      <w:r>
        <w:rPr>
          <w:b/>
        </w:rPr>
        <w:t xml:space="preserve">’ </w:t>
      </w:r>
      <w:r>
        <w:t xml:space="preserve">and </w:t>
      </w:r>
      <w:r w:rsidRPr="00BE5CCE">
        <w:rPr>
          <w:b/>
        </w:rPr>
        <w:t>‘OTU ~ latitude + precipitation +latitude*precipitation’</w:t>
      </w:r>
      <w:r>
        <w:rPr>
          <w:b/>
        </w:rPr>
        <w:t xml:space="preserve">, </w:t>
      </w:r>
      <w:r>
        <w:t>the VIF was 4.21 and 1.32-1.53 respectively.  This indicates for both models</w:t>
      </w:r>
      <w:r w:rsidR="00C57CE0">
        <w:t xml:space="preserve"> there is low colinearity discarding any possible issues related to this factor.  A closer look was taken on both models of the models, in this case the Shannon model based on latitude and temperature; the different plots suggested a lack of pattern on the residual plots.  However, there are some residuals that are outliers in some of these plots, which suggest that some sites sampled have different behavior (Figure 6).  The case is not same for the OTU model since there are some patterns across the different plots (appendix).  Actually, some of the sites had a increased number of OTU different form the rest of the samples, which could be a result of the method use recover the isolates since media could have biases, meaning that most of the fields we were able to recover similar species and levels of diversity, but in certain specific cases other species were favored generating these outliers.  </w:t>
      </w:r>
    </w:p>
    <w:p w14:paraId="75D40962" w14:textId="77777777" w:rsidR="00C57CE0" w:rsidRDefault="00C57CE0" w:rsidP="00BE5CCE">
      <w:pPr>
        <w:spacing w:after="0"/>
      </w:pPr>
    </w:p>
    <w:p w14:paraId="64A9B8A6" w14:textId="365E80DB" w:rsidR="00C57CE0" w:rsidRDefault="00C57CE0" w:rsidP="00C57CE0">
      <w:pPr>
        <w:spacing w:after="0"/>
        <w:jc w:val="center"/>
      </w:pPr>
      <w:r>
        <w:rPr>
          <w:noProof/>
          <w:lang w:eastAsia="en-US"/>
        </w:rPr>
        <w:drawing>
          <wp:inline distT="0" distB="0" distL="0" distR="0" wp14:anchorId="1222ACEE" wp14:editId="03125FD2">
            <wp:extent cx="3840480" cy="29718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1108" cy="2972286"/>
                    </a:xfrm>
                    <a:prstGeom prst="rect">
                      <a:avLst/>
                    </a:prstGeom>
                    <a:noFill/>
                    <a:ln>
                      <a:noFill/>
                    </a:ln>
                  </pic:spPr>
                </pic:pic>
              </a:graphicData>
            </a:graphic>
          </wp:inline>
        </w:drawing>
      </w:r>
    </w:p>
    <w:p w14:paraId="6FBF2953" w14:textId="59D4530D" w:rsidR="00C57CE0" w:rsidRDefault="00C57CE0" w:rsidP="00C57CE0">
      <w:pPr>
        <w:spacing w:after="0"/>
        <w:jc w:val="center"/>
      </w:pPr>
      <w:r w:rsidRPr="00C57CE0">
        <w:rPr>
          <w:b/>
        </w:rPr>
        <w:t>Figure 6.</w:t>
      </w:r>
      <w:r w:rsidRPr="00C57CE0">
        <w:t xml:space="preserve">  Diagnostic plots for the model ‘Shannon ~ latitude + temperature’.</w:t>
      </w:r>
    </w:p>
    <w:p w14:paraId="3F86ED7D" w14:textId="77777777" w:rsidR="003471DF" w:rsidRDefault="003471DF" w:rsidP="00C57CE0">
      <w:pPr>
        <w:spacing w:after="0"/>
        <w:jc w:val="center"/>
      </w:pPr>
    </w:p>
    <w:p w14:paraId="3651BBBD" w14:textId="6720807B" w:rsidR="003471DF" w:rsidRDefault="009B14DD" w:rsidP="003471DF">
      <w:pPr>
        <w:spacing w:after="0"/>
      </w:pPr>
      <w:r>
        <w:t>The confidence intervals for different parameters were estimated using bootstrap approach to evaluate the range of potential values that we have in both models, in general, we expect a average diversity 13 species (2.1 for Shannon index) and this values seem not to vary greatly</w:t>
      </w:r>
      <w:r w:rsidR="006473BE">
        <w:t>, however for the other parameters, latitude was the other parameter with smaller interval, whereas precipitation seems to vary greatly (Figure 7).  This suggest that temperature is not a strong effect and could be related to species, but so far it does not perform really well in the models as it is with latitude.</w:t>
      </w:r>
    </w:p>
    <w:p w14:paraId="1B84A7D9" w14:textId="77777777" w:rsidR="006473BE" w:rsidRDefault="004C32C6" w:rsidP="004C32C6">
      <w:pPr>
        <w:spacing w:after="0"/>
        <w:jc w:val="center"/>
        <w:rPr>
          <w:b/>
        </w:rPr>
      </w:pPr>
      <w:r>
        <w:rPr>
          <w:noProof/>
          <w:lang w:eastAsia="en-US"/>
        </w:rPr>
        <w:drawing>
          <wp:inline distT="0" distB="0" distL="0" distR="0" wp14:anchorId="08B3D79C" wp14:editId="6A0102A9">
            <wp:extent cx="3840480" cy="3124200"/>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40480" cy="3124200"/>
                    </a:xfrm>
                    <a:prstGeom prst="rect">
                      <a:avLst/>
                    </a:prstGeom>
                    <a:noFill/>
                    <a:ln>
                      <a:noFill/>
                    </a:ln>
                  </pic:spPr>
                </pic:pic>
              </a:graphicData>
            </a:graphic>
          </wp:inline>
        </w:drawing>
      </w:r>
      <w:r w:rsidRPr="004C32C6">
        <w:rPr>
          <w:b/>
        </w:rPr>
        <w:t xml:space="preserve"> </w:t>
      </w:r>
    </w:p>
    <w:p w14:paraId="53B4C469" w14:textId="4B27F73D" w:rsidR="004C32C6" w:rsidRPr="004C32C6" w:rsidRDefault="004C32C6" w:rsidP="004C32C6">
      <w:pPr>
        <w:spacing w:after="0"/>
        <w:jc w:val="center"/>
      </w:pPr>
      <w:r w:rsidRPr="00C57CE0">
        <w:rPr>
          <w:b/>
        </w:rPr>
        <w:t>Fig</w:t>
      </w:r>
      <w:r>
        <w:rPr>
          <w:b/>
        </w:rPr>
        <w:t>ure 7</w:t>
      </w:r>
      <w:r w:rsidRPr="00C57CE0">
        <w:rPr>
          <w:b/>
        </w:rPr>
        <w:t>.</w:t>
      </w:r>
      <w:r w:rsidRPr="00C57CE0">
        <w:t xml:space="preserve">  </w:t>
      </w:r>
      <w:r w:rsidRPr="004C32C6">
        <w:rPr>
          <w:bCs/>
        </w:rPr>
        <w:t xml:space="preserve">Histograms of coefficients after bootstrap residual resampling for </w:t>
      </w:r>
      <w:proofErr w:type="spellStart"/>
      <w:proofErr w:type="gramStart"/>
      <w:r w:rsidRPr="004C32C6">
        <w:rPr>
          <w:bCs/>
        </w:rPr>
        <w:t>shannon</w:t>
      </w:r>
      <w:proofErr w:type="spellEnd"/>
      <w:proofErr w:type="gramEnd"/>
      <w:r w:rsidRPr="004C32C6">
        <w:rPr>
          <w:bCs/>
        </w:rPr>
        <w:t xml:space="preserve"> ~ lat</w:t>
      </w:r>
      <w:r>
        <w:rPr>
          <w:bCs/>
        </w:rPr>
        <w:t>itude</w:t>
      </w:r>
      <w:r w:rsidRPr="004C32C6">
        <w:rPr>
          <w:bCs/>
        </w:rPr>
        <w:t xml:space="preserve"> + temp</w:t>
      </w:r>
      <w:r>
        <w:rPr>
          <w:bCs/>
        </w:rPr>
        <w:t>erature.</w:t>
      </w:r>
    </w:p>
    <w:p w14:paraId="2D07D8ED" w14:textId="6EC9EDCD" w:rsidR="00C57CE0" w:rsidRDefault="00C57CE0" w:rsidP="004C32C6">
      <w:pPr>
        <w:spacing w:after="0"/>
        <w:jc w:val="center"/>
      </w:pPr>
    </w:p>
    <w:p w14:paraId="72F2BA14" w14:textId="3C75311F" w:rsidR="006473BE" w:rsidRDefault="006473BE" w:rsidP="00AD49C8">
      <w:pPr>
        <w:spacing w:after="0"/>
        <w:ind w:firstLine="720"/>
      </w:pPr>
      <w:r>
        <w:t>A similar effect was also observed in the OTU model that temperature has a wider confidence interval, probably for the reduced effect that this parameter can have on the prediction of this response (Appendix figure).  Again latitude has a narrower confidence interval, and it suggest again the power of latitude to predict the species diversity in the model, this agrees with different studies that concluded that latitude could have a greater effect on species distribution, but it is also important to understand that some climatic parameters could be related to latitude.</w:t>
      </w:r>
    </w:p>
    <w:p w14:paraId="32646807" w14:textId="77777777" w:rsidR="00FC1C23" w:rsidRDefault="00FC1C23" w:rsidP="004C32C6">
      <w:pPr>
        <w:spacing w:after="0"/>
        <w:jc w:val="center"/>
      </w:pPr>
    </w:p>
    <w:p w14:paraId="50F7A41E" w14:textId="0F32C9CC" w:rsidR="00FC1C23" w:rsidRDefault="00FC1C23" w:rsidP="004C32C6">
      <w:pPr>
        <w:spacing w:after="0"/>
        <w:jc w:val="center"/>
      </w:pPr>
      <w:r>
        <w:rPr>
          <w:noProof/>
          <w:lang w:eastAsia="en-US"/>
        </w:rPr>
        <w:drawing>
          <wp:inline distT="0" distB="0" distL="0" distR="0" wp14:anchorId="5D641DFC" wp14:editId="320563BD">
            <wp:extent cx="5943600" cy="2536151"/>
            <wp:effectExtent l="0" t="0" r="0" b="4445"/>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536151"/>
                    </a:xfrm>
                    <a:prstGeom prst="rect">
                      <a:avLst/>
                    </a:prstGeom>
                    <a:noFill/>
                    <a:ln>
                      <a:noFill/>
                    </a:ln>
                  </pic:spPr>
                </pic:pic>
              </a:graphicData>
            </a:graphic>
          </wp:inline>
        </w:drawing>
      </w:r>
    </w:p>
    <w:p w14:paraId="13D016EA" w14:textId="130AF74D" w:rsidR="00FC1C23" w:rsidRDefault="00FC1C23" w:rsidP="004C32C6">
      <w:pPr>
        <w:spacing w:after="0"/>
        <w:jc w:val="center"/>
      </w:pPr>
      <w:r w:rsidRPr="00FC1C23">
        <w:rPr>
          <w:b/>
        </w:rPr>
        <w:t>Figure 8.</w:t>
      </w:r>
      <w:r>
        <w:t xml:space="preserve">  Power analyses for model (a) </w:t>
      </w:r>
      <w:r w:rsidRPr="00FC1C23">
        <w:t xml:space="preserve">‘Shannon ~ latitude + temperature’ and </w:t>
      </w:r>
      <w:r>
        <w:t xml:space="preserve">(b) </w:t>
      </w:r>
      <w:r w:rsidRPr="00FC1C23">
        <w:t>‘OTU ~ latitude + precipitation +latitude*precipitation’</w:t>
      </w:r>
      <w:r>
        <w:t>.</w:t>
      </w:r>
    </w:p>
    <w:p w14:paraId="26BDEF75" w14:textId="77777777" w:rsidR="00FC1C23" w:rsidRDefault="00FC1C23" w:rsidP="004C32C6">
      <w:pPr>
        <w:spacing w:after="0"/>
        <w:jc w:val="center"/>
      </w:pPr>
    </w:p>
    <w:p w14:paraId="76EA35D8" w14:textId="04479755" w:rsidR="006473BE" w:rsidRDefault="006473BE" w:rsidP="00AD49C8">
      <w:pPr>
        <w:spacing w:after="0"/>
        <w:ind w:firstLine="720"/>
      </w:pPr>
      <w:r>
        <w:t xml:space="preserve">A power simulation analysis was conducted for both models and it was perceptible that the model based on Shannon as response has more power to detect differences across samples, </w:t>
      </w:r>
      <w:proofErr w:type="gramStart"/>
      <w:r>
        <w:t>whereas</w:t>
      </w:r>
      <w:proofErr w:type="gramEnd"/>
      <w:r>
        <w:t xml:space="preserve"> the OTU model has very limited power despite the number of samples (Figure 8).  In the first model, using Shannon index, a total of 150 fields could be sampled to have a power 0.6 that could be enough to describe the diversity of an area.  Nonetheless, if we used approaches that have less biases </w:t>
      </w:r>
      <w:r w:rsidR="00AD49C8">
        <w:t>like amplicon community analysis, where more species can be detected in a sample and better understanding of the community can be generated.  In that case a reduced number of samples and more replicates per field could be done increasing the power and the behavior of model.</w:t>
      </w:r>
    </w:p>
    <w:p w14:paraId="1B74B513" w14:textId="77777777" w:rsidR="00AD49C8" w:rsidRDefault="00AD49C8" w:rsidP="006473BE">
      <w:pPr>
        <w:spacing w:after="0"/>
      </w:pPr>
    </w:p>
    <w:p w14:paraId="360CA3CC" w14:textId="277C6392" w:rsidR="009500B6" w:rsidRDefault="009500B6" w:rsidP="004C32C6">
      <w:pPr>
        <w:spacing w:after="0"/>
        <w:jc w:val="center"/>
      </w:pPr>
      <w:r w:rsidRPr="009500B6">
        <w:rPr>
          <w:b/>
        </w:rPr>
        <w:t>Table 4.</w:t>
      </w:r>
      <w:r>
        <w:t xml:space="preserve">  Summary of mixed models accounting for Year as fixed effect.</w:t>
      </w:r>
    </w:p>
    <w:tbl>
      <w:tblPr>
        <w:tblW w:w="6134" w:type="dxa"/>
        <w:jc w:val="center"/>
        <w:tblInd w:w="93" w:type="dxa"/>
        <w:tblLook w:val="04A0" w:firstRow="1" w:lastRow="0" w:firstColumn="1" w:lastColumn="0" w:noHBand="0" w:noVBand="1"/>
      </w:tblPr>
      <w:tblGrid>
        <w:gridCol w:w="2579"/>
        <w:gridCol w:w="1670"/>
        <w:gridCol w:w="1885"/>
      </w:tblGrid>
      <w:tr w:rsidR="009500B6" w:rsidRPr="009500B6" w14:paraId="7632F2C4" w14:textId="77777777" w:rsidTr="009500B6">
        <w:trPr>
          <w:trHeight w:val="268"/>
          <w:jc w:val="center"/>
        </w:trPr>
        <w:tc>
          <w:tcPr>
            <w:tcW w:w="2579" w:type="dxa"/>
            <w:tcBorders>
              <w:top w:val="single" w:sz="18" w:space="0" w:color="auto"/>
              <w:left w:val="nil"/>
              <w:bottom w:val="nil"/>
              <w:right w:val="nil"/>
            </w:tcBorders>
            <w:shd w:val="clear" w:color="auto" w:fill="auto"/>
            <w:noWrap/>
            <w:vAlign w:val="bottom"/>
            <w:hideMark/>
          </w:tcPr>
          <w:p w14:paraId="5FEB958F" w14:textId="77777777" w:rsidR="009500B6" w:rsidRPr="009500B6" w:rsidRDefault="009500B6" w:rsidP="009500B6">
            <w:pPr>
              <w:spacing w:after="0"/>
              <w:rPr>
                <w:rFonts w:ascii="Open Sans" w:eastAsia="Times New Roman" w:hAnsi="Open Sans"/>
                <w:color w:val="000000"/>
                <w:lang w:eastAsia="en-US"/>
              </w:rPr>
            </w:pPr>
          </w:p>
        </w:tc>
        <w:tc>
          <w:tcPr>
            <w:tcW w:w="3555" w:type="dxa"/>
            <w:gridSpan w:val="2"/>
            <w:tcBorders>
              <w:top w:val="single" w:sz="18" w:space="0" w:color="auto"/>
              <w:left w:val="nil"/>
              <w:bottom w:val="single" w:sz="12" w:space="0" w:color="auto"/>
              <w:right w:val="nil"/>
            </w:tcBorders>
            <w:shd w:val="clear" w:color="auto" w:fill="auto"/>
            <w:noWrap/>
            <w:vAlign w:val="center"/>
            <w:hideMark/>
          </w:tcPr>
          <w:p w14:paraId="6BD56FE7" w14:textId="77777777" w:rsidR="009500B6" w:rsidRPr="009500B6" w:rsidRDefault="009500B6" w:rsidP="009500B6">
            <w:pPr>
              <w:spacing w:after="0"/>
              <w:rPr>
                <w:rFonts w:eastAsia="Times New Roman"/>
                <w:color w:val="000000"/>
                <w:lang w:eastAsia="en-US"/>
              </w:rPr>
            </w:pPr>
            <w:r w:rsidRPr="009500B6">
              <w:rPr>
                <w:rFonts w:eastAsia="Times New Roman"/>
                <w:color w:val="000000"/>
                <w:lang w:eastAsia="en-US"/>
              </w:rPr>
              <w:t>Dependent variable:</w:t>
            </w:r>
          </w:p>
        </w:tc>
      </w:tr>
      <w:tr w:rsidR="009500B6" w:rsidRPr="009500B6" w14:paraId="3DB3DE38" w14:textId="77777777" w:rsidTr="009500B6">
        <w:trPr>
          <w:trHeight w:val="268"/>
          <w:jc w:val="center"/>
        </w:trPr>
        <w:tc>
          <w:tcPr>
            <w:tcW w:w="2579" w:type="dxa"/>
            <w:tcBorders>
              <w:top w:val="nil"/>
              <w:left w:val="nil"/>
              <w:bottom w:val="nil"/>
              <w:right w:val="nil"/>
            </w:tcBorders>
            <w:shd w:val="clear" w:color="auto" w:fill="auto"/>
            <w:noWrap/>
            <w:vAlign w:val="bottom"/>
            <w:hideMark/>
          </w:tcPr>
          <w:p w14:paraId="1B98412A" w14:textId="77777777" w:rsidR="009500B6" w:rsidRPr="009500B6" w:rsidRDefault="009500B6" w:rsidP="009500B6">
            <w:pPr>
              <w:spacing w:after="0"/>
              <w:rPr>
                <w:rFonts w:ascii="Open Sans" w:eastAsia="Times New Roman" w:hAnsi="Open Sans"/>
                <w:color w:val="000000"/>
                <w:lang w:eastAsia="en-US"/>
              </w:rPr>
            </w:pPr>
          </w:p>
        </w:tc>
        <w:tc>
          <w:tcPr>
            <w:tcW w:w="1670" w:type="dxa"/>
            <w:tcBorders>
              <w:top w:val="single" w:sz="12" w:space="0" w:color="auto"/>
              <w:left w:val="nil"/>
              <w:bottom w:val="single" w:sz="12" w:space="0" w:color="auto"/>
              <w:right w:val="nil"/>
            </w:tcBorders>
            <w:shd w:val="clear" w:color="auto" w:fill="auto"/>
            <w:noWrap/>
            <w:vAlign w:val="center"/>
            <w:hideMark/>
          </w:tcPr>
          <w:p w14:paraId="3B08BAC1" w14:textId="77777777" w:rsidR="009500B6" w:rsidRPr="009500B6" w:rsidRDefault="009500B6" w:rsidP="009500B6">
            <w:pPr>
              <w:spacing w:after="0"/>
              <w:jc w:val="center"/>
              <w:rPr>
                <w:rFonts w:eastAsia="Times New Roman"/>
                <w:color w:val="000000"/>
                <w:lang w:eastAsia="en-US"/>
              </w:rPr>
            </w:pPr>
            <w:proofErr w:type="spellStart"/>
            <w:proofErr w:type="gramStart"/>
            <w:r w:rsidRPr="009500B6">
              <w:rPr>
                <w:rFonts w:eastAsia="Times New Roman"/>
                <w:color w:val="000000"/>
                <w:lang w:eastAsia="en-US"/>
              </w:rPr>
              <w:t>shannon</w:t>
            </w:r>
            <w:proofErr w:type="spellEnd"/>
            <w:proofErr w:type="gramEnd"/>
          </w:p>
        </w:tc>
        <w:tc>
          <w:tcPr>
            <w:tcW w:w="1885" w:type="dxa"/>
            <w:tcBorders>
              <w:top w:val="single" w:sz="12" w:space="0" w:color="auto"/>
              <w:left w:val="nil"/>
              <w:bottom w:val="single" w:sz="12" w:space="0" w:color="auto"/>
              <w:right w:val="nil"/>
            </w:tcBorders>
            <w:shd w:val="clear" w:color="auto" w:fill="auto"/>
            <w:noWrap/>
            <w:vAlign w:val="center"/>
            <w:hideMark/>
          </w:tcPr>
          <w:p w14:paraId="58F1576D"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OTU</w:t>
            </w:r>
          </w:p>
        </w:tc>
      </w:tr>
      <w:tr w:rsidR="009500B6" w:rsidRPr="009500B6" w14:paraId="326DBD8D" w14:textId="77777777" w:rsidTr="009500B6">
        <w:trPr>
          <w:trHeight w:val="268"/>
          <w:jc w:val="center"/>
        </w:trPr>
        <w:tc>
          <w:tcPr>
            <w:tcW w:w="2579" w:type="dxa"/>
            <w:tcBorders>
              <w:top w:val="single" w:sz="18" w:space="0" w:color="auto"/>
              <w:left w:val="nil"/>
              <w:bottom w:val="nil"/>
              <w:right w:val="nil"/>
            </w:tcBorders>
            <w:shd w:val="clear" w:color="auto" w:fill="auto"/>
            <w:noWrap/>
            <w:vAlign w:val="center"/>
            <w:hideMark/>
          </w:tcPr>
          <w:p w14:paraId="3860DA38" w14:textId="77777777" w:rsidR="009500B6" w:rsidRPr="009500B6" w:rsidRDefault="009500B6" w:rsidP="009500B6">
            <w:pPr>
              <w:spacing w:after="0"/>
              <w:rPr>
                <w:rFonts w:eastAsia="Times New Roman"/>
                <w:color w:val="000000"/>
                <w:lang w:eastAsia="en-US"/>
              </w:rPr>
            </w:pPr>
            <w:proofErr w:type="spellStart"/>
            <w:proofErr w:type="gramStart"/>
            <w:r w:rsidRPr="009500B6">
              <w:rPr>
                <w:rFonts w:eastAsia="Times New Roman"/>
                <w:color w:val="000000"/>
                <w:lang w:eastAsia="en-US"/>
              </w:rPr>
              <w:t>ct.lat</w:t>
            </w:r>
            <w:proofErr w:type="spellEnd"/>
            <w:proofErr w:type="gramEnd"/>
          </w:p>
        </w:tc>
        <w:tc>
          <w:tcPr>
            <w:tcW w:w="1670" w:type="dxa"/>
            <w:tcBorders>
              <w:top w:val="single" w:sz="18" w:space="0" w:color="auto"/>
              <w:left w:val="nil"/>
              <w:bottom w:val="nil"/>
              <w:right w:val="nil"/>
            </w:tcBorders>
            <w:shd w:val="clear" w:color="auto" w:fill="auto"/>
            <w:noWrap/>
            <w:vAlign w:val="center"/>
            <w:hideMark/>
          </w:tcPr>
          <w:p w14:paraId="76A061F2"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0.068</w:t>
            </w:r>
          </w:p>
        </w:tc>
        <w:tc>
          <w:tcPr>
            <w:tcW w:w="1885" w:type="dxa"/>
            <w:tcBorders>
              <w:top w:val="single" w:sz="18" w:space="0" w:color="auto"/>
              <w:left w:val="nil"/>
              <w:bottom w:val="nil"/>
              <w:right w:val="nil"/>
            </w:tcBorders>
            <w:shd w:val="clear" w:color="auto" w:fill="auto"/>
            <w:noWrap/>
            <w:vAlign w:val="center"/>
            <w:hideMark/>
          </w:tcPr>
          <w:p w14:paraId="01DA6552"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0.138</w:t>
            </w:r>
          </w:p>
        </w:tc>
      </w:tr>
      <w:tr w:rsidR="009500B6" w:rsidRPr="009500B6" w14:paraId="3E198BEC" w14:textId="77777777" w:rsidTr="009500B6">
        <w:trPr>
          <w:trHeight w:val="268"/>
          <w:jc w:val="center"/>
        </w:trPr>
        <w:tc>
          <w:tcPr>
            <w:tcW w:w="2579" w:type="dxa"/>
            <w:tcBorders>
              <w:top w:val="nil"/>
              <w:left w:val="nil"/>
              <w:bottom w:val="nil"/>
              <w:right w:val="nil"/>
            </w:tcBorders>
            <w:shd w:val="clear" w:color="auto" w:fill="auto"/>
            <w:noWrap/>
            <w:vAlign w:val="bottom"/>
            <w:hideMark/>
          </w:tcPr>
          <w:p w14:paraId="370D9DFF" w14:textId="77777777" w:rsidR="009500B6" w:rsidRPr="009500B6" w:rsidRDefault="009500B6" w:rsidP="009500B6">
            <w:pPr>
              <w:spacing w:after="0"/>
              <w:rPr>
                <w:rFonts w:ascii="Open Sans" w:eastAsia="Times New Roman" w:hAnsi="Open Sans"/>
                <w:color w:val="000000"/>
                <w:lang w:eastAsia="en-US"/>
              </w:rPr>
            </w:pPr>
          </w:p>
        </w:tc>
        <w:tc>
          <w:tcPr>
            <w:tcW w:w="1670" w:type="dxa"/>
            <w:tcBorders>
              <w:top w:val="nil"/>
              <w:left w:val="nil"/>
              <w:bottom w:val="nil"/>
              <w:right w:val="nil"/>
            </w:tcBorders>
            <w:shd w:val="clear" w:color="auto" w:fill="auto"/>
            <w:noWrap/>
            <w:vAlign w:val="center"/>
            <w:hideMark/>
          </w:tcPr>
          <w:p w14:paraId="20730CF7" w14:textId="4C3C83FE" w:rsidR="009500B6" w:rsidRPr="009500B6" w:rsidRDefault="009500B6" w:rsidP="009500B6">
            <w:pPr>
              <w:spacing w:after="0"/>
              <w:jc w:val="center"/>
              <w:rPr>
                <w:rFonts w:eastAsia="Times New Roman"/>
                <w:color w:val="000000"/>
                <w:lang w:eastAsia="en-US"/>
              </w:rPr>
            </w:pPr>
            <w:r>
              <w:rPr>
                <w:rFonts w:eastAsia="Times New Roman"/>
                <w:color w:val="000000"/>
                <w:lang w:eastAsia="en-US"/>
              </w:rPr>
              <w:t>(</w:t>
            </w:r>
            <w:r w:rsidRPr="009500B6">
              <w:rPr>
                <w:rFonts w:eastAsia="Times New Roman"/>
                <w:color w:val="000000"/>
                <w:lang w:eastAsia="en-US"/>
              </w:rPr>
              <w:t>0.055</w:t>
            </w:r>
            <w:r>
              <w:rPr>
                <w:rFonts w:eastAsia="Times New Roman"/>
                <w:color w:val="000000"/>
                <w:lang w:eastAsia="en-US"/>
              </w:rPr>
              <w:t>)</w:t>
            </w:r>
          </w:p>
        </w:tc>
        <w:tc>
          <w:tcPr>
            <w:tcW w:w="1885" w:type="dxa"/>
            <w:tcBorders>
              <w:top w:val="nil"/>
              <w:left w:val="nil"/>
              <w:bottom w:val="nil"/>
              <w:right w:val="nil"/>
            </w:tcBorders>
            <w:shd w:val="clear" w:color="auto" w:fill="auto"/>
            <w:noWrap/>
            <w:vAlign w:val="center"/>
            <w:hideMark/>
          </w:tcPr>
          <w:p w14:paraId="78C52496" w14:textId="28A664B4" w:rsidR="009500B6" w:rsidRPr="009500B6" w:rsidRDefault="009500B6" w:rsidP="009500B6">
            <w:pPr>
              <w:spacing w:after="0"/>
              <w:jc w:val="center"/>
              <w:rPr>
                <w:rFonts w:eastAsia="Times New Roman"/>
                <w:color w:val="000000"/>
                <w:lang w:eastAsia="en-US"/>
              </w:rPr>
            </w:pPr>
            <w:r>
              <w:rPr>
                <w:rFonts w:eastAsia="Times New Roman"/>
                <w:color w:val="000000"/>
                <w:lang w:eastAsia="en-US"/>
              </w:rPr>
              <w:t>(</w:t>
            </w:r>
            <w:r w:rsidRPr="009500B6">
              <w:rPr>
                <w:rFonts w:eastAsia="Times New Roman"/>
                <w:color w:val="000000"/>
                <w:lang w:eastAsia="en-US"/>
              </w:rPr>
              <w:t>0.311</w:t>
            </w:r>
            <w:r>
              <w:rPr>
                <w:rFonts w:eastAsia="Times New Roman"/>
                <w:color w:val="000000"/>
                <w:lang w:eastAsia="en-US"/>
              </w:rPr>
              <w:t>)</w:t>
            </w:r>
          </w:p>
        </w:tc>
      </w:tr>
      <w:tr w:rsidR="009500B6" w:rsidRPr="009500B6" w14:paraId="0C3AAB97" w14:textId="77777777" w:rsidTr="009500B6">
        <w:trPr>
          <w:trHeight w:val="268"/>
          <w:jc w:val="center"/>
        </w:trPr>
        <w:tc>
          <w:tcPr>
            <w:tcW w:w="2579" w:type="dxa"/>
            <w:tcBorders>
              <w:top w:val="nil"/>
              <w:left w:val="nil"/>
              <w:bottom w:val="nil"/>
              <w:right w:val="nil"/>
            </w:tcBorders>
            <w:shd w:val="clear" w:color="auto" w:fill="auto"/>
            <w:noWrap/>
            <w:vAlign w:val="center"/>
            <w:hideMark/>
          </w:tcPr>
          <w:p w14:paraId="7519B945" w14:textId="77777777" w:rsidR="009500B6" w:rsidRPr="009500B6" w:rsidRDefault="009500B6" w:rsidP="009500B6">
            <w:pPr>
              <w:spacing w:after="0"/>
              <w:rPr>
                <w:rFonts w:eastAsia="Times New Roman"/>
                <w:color w:val="000000"/>
                <w:lang w:eastAsia="en-US"/>
              </w:rPr>
            </w:pPr>
            <w:proofErr w:type="spellStart"/>
            <w:proofErr w:type="gramStart"/>
            <w:r w:rsidRPr="009500B6">
              <w:rPr>
                <w:rFonts w:eastAsia="Times New Roman"/>
                <w:color w:val="000000"/>
                <w:lang w:eastAsia="en-US"/>
              </w:rPr>
              <w:t>ct.temp</w:t>
            </w:r>
            <w:proofErr w:type="spellEnd"/>
            <w:proofErr w:type="gramEnd"/>
          </w:p>
        </w:tc>
        <w:tc>
          <w:tcPr>
            <w:tcW w:w="1670" w:type="dxa"/>
            <w:tcBorders>
              <w:top w:val="nil"/>
              <w:left w:val="nil"/>
              <w:bottom w:val="nil"/>
              <w:right w:val="nil"/>
            </w:tcBorders>
            <w:shd w:val="clear" w:color="auto" w:fill="auto"/>
            <w:noWrap/>
            <w:vAlign w:val="center"/>
            <w:hideMark/>
          </w:tcPr>
          <w:p w14:paraId="76E5726A"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0.017</w:t>
            </w:r>
          </w:p>
        </w:tc>
        <w:tc>
          <w:tcPr>
            <w:tcW w:w="1885" w:type="dxa"/>
            <w:tcBorders>
              <w:top w:val="nil"/>
              <w:left w:val="nil"/>
              <w:bottom w:val="nil"/>
              <w:right w:val="nil"/>
            </w:tcBorders>
            <w:shd w:val="clear" w:color="auto" w:fill="auto"/>
            <w:noWrap/>
            <w:vAlign w:val="bottom"/>
            <w:hideMark/>
          </w:tcPr>
          <w:p w14:paraId="5B635181" w14:textId="77777777" w:rsidR="009500B6" w:rsidRPr="009500B6" w:rsidRDefault="009500B6" w:rsidP="009500B6">
            <w:pPr>
              <w:spacing w:after="0"/>
              <w:jc w:val="center"/>
              <w:rPr>
                <w:rFonts w:ascii="Open Sans" w:eastAsia="Times New Roman" w:hAnsi="Open Sans"/>
                <w:color w:val="000000"/>
                <w:lang w:eastAsia="en-US"/>
              </w:rPr>
            </w:pPr>
          </w:p>
        </w:tc>
      </w:tr>
      <w:tr w:rsidR="009500B6" w:rsidRPr="009500B6" w14:paraId="5E8532E0" w14:textId="77777777" w:rsidTr="009500B6">
        <w:trPr>
          <w:trHeight w:val="268"/>
          <w:jc w:val="center"/>
        </w:trPr>
        <w:tc>
          <w:tcPr>
            <w:tcW w:w="2579" w:type="dxa"/>
            <w:tcBorders>
              <w:top w:val="nil"/>
              <w:left w:val="nil"/>
              <w:bottom w:val="nil"/>
              <w:right w:val="nil"/>
            </w:tcBorders>
            <w:shd w:val="clear" w:color="auto" w:fill="auto"/>
            <w:noWrap/>
            <w:vAlign w:val="bottom"/>
            <w:hideMark/>
          </w:tcPr>
          <w:p w14:paraId="41D57EA5" w14:textId="77777777" w:rsidR="009500B6" w:rsidRPr="009500B6" w:rsidRDefault="009500B6" w:rsidP="009500B6">
            <w:pPr>
              <w:spacing w:after="0"/>
              <w:rPr>
                <w:rFonts w:ascii="Open Sans" w:eastAsia="Times New Roman" w:hAnsi="Open Sans"/>
                <w:color w:val="000000"/>
                <w:lang w:eastAsia="en-US"/>
              </w:rPr>
            </w:pPr>
          </w:p>
        </w:tc>
        <w:tc>
          <w:tcPr>
            <w:tcW w:w="1670" w:type="dxa"/>
            <w:tcBorders>
              <w:top w:val="nil"/>
              <w:left w:val="nil"/>
              <w:bottom w:val="nil"/>
              <w:right w:val="nil"/>
            </w:tcBorders>
            <w:shd w:val="clear" w:color="auto" w:fill="auto"/>
            <w:noWrap/>
            <w:vAlign w:val="center"/>
            <w:hideMark/>
          </w:tcPr>
          <w:p w14:paraId="36686206" w14:textId="2086BF61" w:rsidR="009500B6" w:rsidRPr="009500B6" w:rsidRDefault="009500B6" w:rsidP="009500B6">
            <w:pPr>
              <w:spacing w:after="0"/>
              <w:jc w:val="center"/>
              <w:rPr>
                <w:rFonts w:eastAsia="Times New Roman"/>
                <w:color w:val="000000"/>
                <w:lang w:eastAsia="en-US"/>
              </w:rPr>
            </w:pPr>
            <w:r>
              <w:rPr>
                <w:rFonts w:eastAsia="Times New Roman"/>
                <w:color w:val="000000"/>
                <w:lang w:eastAsia="en-US"/>
              </w:rPr>
              <w:t>(</w:t>
            </w:r>
            <w:r w:rsidRPr="009500B6">
              <w:rPr>
                <w:rFonts w:eastAsia="Times New Roman"/>
                <w:color w:val="000000"/>
                <w:lang w:eastAsia="en-US"/>
              </w:rPr>
              <w:t>0.073</w:t>
            </w:r>
            <w:r>
              <w:rPr>
                <w:rFonts w:eastAsia="Times New Roman"/>
                <w:color w:val="000000"/>
                <w:lang w:eastAsia="en-US"/>
              </w:rPr>
              <w:t>)</w:t>
            </w:r>
          </w:p>
        </w:tc>
        <w:tc>
          <w:tcPr>
            <w:tcW w:w="1885" w:type="dxa"/>
            <w:tcBorders>
              <w:top w:val="nil"/>
              <w:left w:val="nil"/>
              <w:bottom w:val="nil"/>
              <w:right w:val="nil"/>
            </w:tcBorders>
            <w:shd w:val="clear" w:color="auto" w:fill="auto"/>
            <w:noWrap/>
            <w:vAlign w:val="bottom"/>
            <w:hideMark/>
          </w:tcPr>
          <w:p w14:paraId="5D85511A" w14:textId="77777777" w:rsidR="009500B6" w:rsidRPr="009500B6" w:rsidRDefault="009500B6" w:rsidP="009500B6">
            <w:pPr>
              <w:spacing w:after="0"/>
              <w:jc w:val="center"/>
              <w:rPr>
                <w:rFonts w:ascii="Open Sans" w:eastAsia="Times New Roman" w:hAnsi="Open Sans"/>
                <w:color w:val="000000"/>
                <w:lang w:eastAsia="en-US"/>
              </w:rPr>
            </w:pPr>
          </w:p>
        </w:tc>
      </w:tr>
      <w:tr w:rsidR="009500B6" w:rsidRPr="009500B6" w14:paraId="2CC8DDC5" w14:textId="77777777" w:rsidTr="009500B6">
        <w:trPr>
          <w:trHeight w:val="268"/>
          <w:jc w:val="center"/>
        </w:trPr>
        <w:tc>
          <w:tcPr>
            <w:tcW w:w="2579" w:type="dxa"/>
            <w:tcBorders>
              <w:top w:val="nil"/>
              <w:left w:val="nil"/>
              <w:bottom w:val="nil"/>
              <w:right w:val="nil"/>
            </w:tcBorders>
            <w:shd w:val="clear" w:color="auto" w:fill="auto"/>
            <w:noWrap/>
            <w:vAlign w:val="center"/>
            <w:hideMark/>
          </w:tcPr>
          <w:p w14:paraId="36FDB2D0" w14:textId="77777777" w:rsidR="009500B6" w:rsidRPr="009500B6" w:rsidRDefault="009500B6" w:rsidP="009500B6">
            <w:pPr>
              <w:spacing w:after="0"/>
              <w:rPr>
                <w:rFonts w:eastAsia="Times New Roman"/>
                <w:color w:val="000000"/>
                <w:lang w:eastAsia="en-US"/>
              </w:rPr>
            </w:pPr>
            <w:proofErr w:type="spellStart"/>
            <w:proofErr w:type="gramStart"/>
            <w:r w:rsidRPr="009500B6">
              <w:rPr>
                <w:rFonts w:eastAsia="Times New Roman"/>
                <w:color w:val="000000"/>
                <w:lang w:eastAsia="en-US"/>
              </w:rPr>
              <w:t>ct.precp</w:t>
            </w:r>
            <w:proofErr w:type="spellEnd"/>
            <w:proofErr w:type="gramEnd"/>
          </w:p>
        </w:tc>
        <w:tc>
          <w:tcPr>
            <w:tcW w:w="1670" w:type="dxa"/>
            <w:tcBorders>
              <w:top w:val="nil"/>
              <w:left w:val="nil"/>
              <w:bottom w:val="nil"/>
              <w:right w:val="nil"/>
            </w:tcBorders>
            <w:shd w:val="clear" w:color="auto" w:fill="auto"/>
            <w:noWrap/>
            <w:vAlign w:val="bottom"/>
            <w:hideMark/>
          </w:tcPr>
          <w:p w14:paraId="3DC19D92" w14:textId="77777777" w:rsidR="009500B6" w:rsidRPr="009500B6" w:rsidRDefault="009500B6" w:rsidP="009500B6">
            <w:pPr>
              <w:spacing w:after="0"/>
              <w:jc w:val="center"/>
              <w:rPr>
                <w:rFonts w:ascii="Open Sans" w:eastAsia="Times New Roman" w:hAnsi="Open Sans"/>
                <w:color w:val="000000"/>
                <w:lang w:eastAsia="en-US"/>
              </w:rPr>
            </w:pPr>
          </w:p>
        </w:tc>
        <w:tc>
          <w:tcPr>
            <w:tcW w:w="1885" w:type="dxa"/>
            <w:tcBorders>
              <w:top w:val="nil"/>
              <w:left w:val="nil"/>
              <w:bottom w:val="nil"/>
              <w:right w:val="nil"/>
            </w:tcBorders>
            <w:shd w:val="clear" w:color="auto" w:fill="auto"/>
            <w:noWrap/>
            <w:vAlign w:val="center"/>
            <w:hideMark/>
          </w:tcPr>
          <w:p w14:paraId="47C6B2DF"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0.005</w:t>
            </w:r>
          </w:p>
        </w:tc>
      </w:tr>
      <w:tr w:rsidR="009500B6" w:rsidRPr="009500B6" w14:paraId="5979348B" w14:textId="77777777" w:rsidTr="009500B6">
        <w:trPr>
          <w:trHeight w:val="268"/>
          <w:jc w:val="center"/>
        </w:trPr>
        <w:tc>
          <w:tcPr>
            <w:tcW w:w="2579" w:type="dxa"/>
            <w:tcBorders>
              <w:top w:val="nil"/>
              <w:left w:val="nil"/>
              <w:bottom w:val="nil"/>
              <w:right w:val="nil"/>
            </w:tcBorders>
            <w:shd w:val="clear" w:color="auto" w:fill="auto"/>
            <w:noWrap/>
            <w:vAlign w:val="bottom"/>
            <w:hideMark/>
          </w:tcPr>
          <w:p w14:paraId="30F0905B" w14:textId="77777777" w:rsidR="009500B6" w:rsidRPr="009500B6" w:rsidRDefault="009500B6" w:rsidP="009500B6">
            <w:pPr>
              <w:spacing w:after="0"/>
              <w:rPr>
                <w:rFonts w:ascii="Open Sans" w:eastAsia="Times New Roman" w:hAnsi="Open Sans"/>
                <w:color w:val="000000"/>
                <w:lang w:eastAsia="en-US"/>
              </w:rPr>
            </w:pPr>
          </w:p>
        </w:tc>
        <w:tc>
          <w:tcPr>
            <w:tcW w:w="1670" w:type="dxa"/>
            <w:tcBorders>
              <w:top w:val="nil"/>
              <w:left w:val="nil"/>
              <w:bottom w:val="nil"/>
              <w:right w:val="nil"/>
            </w:tcBorders>
            <w:shd w:val="clear" w:color="auto" w:fill="auto"/>
            <w:noWrap/>
            <w:vAlign w:val="bottom"/>
            <w:hideMark/>
          </w:tcPr>
          <w:p w14:paraId="17DEB8F8" w14:textId="77777777" w:rsidR="009500B6" w:rsidRPr="009500B6" w:rsidRDefault="009500B6" w:rsidP="009500B6">
            <w:pPr>
              <w:spacing w:after="0"/>
              <w:jc w:val="center"/>
              <w:rPr>
                <w:rFonts w:ascii="Open Sans" w:eastAsia="Times New Roman" w:hAnsi="Open Sans"/>
                <w:color w:val="000000"/>
                <w:lang w:eastAsia="en-US"/>
              </w:rPr>
            </w:pPr>
          </w:p>
        </w:tc>
        <w:tc>
          <w:tcPr>
            <w:tcW w:w="1885" w:type="dxa"/>
            <w:tcBorders>
              <w:top w:val="nil"/>
              <w:left w:val="nil"/>
              <w:bottom w:val="nil"/>
              <w:right w:val="nil"/>
            </w:tcBorders>
            <w:shd w:val="clear" w:color="auto" w:fill="auto"/>
            <w:noWrap/>
            <w:vAlign w:val="center"/>
            <w:hideMark/>
          </w:tcPr>
          <w:p w14:paraId="566AC7A0" w14:textId="5CB37886" w:rsidR="009500B6" w:rsidRPr="009500B6" w:rsidRDefault="009500B6" w:rsidP="009500B6">
            <w:pPr>
              <w:spacing w:after="0"/>
              <w:jc w:val="center"/>
              <w:rPr>
                <w:rFonts w:eastAsia="Times New Roman"/>
                <w:color w:val="000000"/>
                <w:lang w:eastAsia="en-US"/>
              </w:rPr>
            </w:pPr>
            <w:r>
              <w:rPr>
                <w:rFonts w:eastAsia="Times New Roman"/>
                <w:color w:val="000000"/>
                <w:lang w:eastAsia="en-US"/>
              </w:rPr>
              <w:t>(</w:t>
            </w:r>
            <w:r w:rsidRPr="009500B6">
              <w:rPr>
                <w:rFonts w:eastAsia="Times New Roman"/>
                <w:color w:val="000000"/>
                <w:lang w:eastAsia="en-US"/>
              </w:rPr>
              <w:t>0.042</w:t>
            </w:r>
            <w:r>
              <w:rPr>
                <w:rFonts w:eastAsia="Times New Roman"/>
                <w:color w:val="000000"/>
                <w:lang w:eastAsia="en-US"/>
              </w:rPr>
              <w:t>)</w:t>
            </w:r>
          </w:p>
        </w:tc>
      </w:tr>
      <w:tr w:rsidR="009500B6" w:rsidRPr="009500B6" w14:paraId="5EFE419F" w14:textId="77777777" w:rsidTr="009500B6">
        <w:trPr>
          <w:trHeight w:val="268"/>
          <w:jc w:val="center"/>
        </w:trPr>
        <w:tc>
          <w:tcPr>
            <w:tcW w:w="2579" w:type="dxa"/>
            <w:tcBorders>
              <w:top w:val="nil"/>
              <w:left w:val="nil"/>
              <w:bottom w:val="nil"/>
              <w:right w:val="nil"/>
            </w:tcBorders>
            <w:shd w:val="clear" w:color="auto" w:fill="auto"/>
            <w:noWrap/>
            <w:vAlign w:val="center"/>
            <w:hideMark/>
          </w:tcPr>
          <w:p w14:paraId="19E19629" w14:textId="77777777" w:rsidR="009500B6" w:rsidRPr="009500B6" w:rsidRDefault="009500B6" w:rsidP="009500B6">
            <w:pPr>
              <w:spacing w:after="0"/>
              <w:rPr>
                <w:rFonts w:eastAsia="Times New Roman"/>
                <w:color w:val="000000"/>
                <w:lang w:eastAsia="en-US"/>
              </w:rPr>
            </w:pPr>
            <w:r w:rsidRPr="009500B6">
              <w:rPr>
                <w:rFonts w:eastAsia="Times New Roman"/>
                <w:color w:val="000000"/>
                <w:lang w:eastAsia="en-US"/>
              </w:rPr>
              <w:t>Year2012</w:t>
            </w:r>
          </w:p>
        </w:tc>
        <w:tc>
          <w:tcPr>
            <w:tcW w:w="1670" w:type="dxa"/>
            <w:tcBorders>
              <w:top w:val="nil"/>
              <w:left w:val="nil"/>
              <w:bottom w:val="nil"/>
              <w:right w:val="nil"/>
            </w:tcBorders>
            <w:shd w:val="clear" w:color="auto" w:fill="auto"/>
            <w:noWrap/>
            <w:vAlign w:val="center"/>
            <w:hideMark/>
          </w:tcPr>
          <w:p w14:paraId="7E4A5851"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0.06</w:t>
            </w:r>
          </w:p>
        </w:tc>
        <w:tc>
          <w:tcPr>
            <w:tcW w:w="1885" w:type="dxa"/>
            <w:tcBorders>
              <w:top w:val="nil"/>
              <w:left w:val="nil"/>
              <w:bottom w:val="nil"/>
              <w:right w:val="nil"/>
            </w:tcBorders>
            <w:shd w:val="clear" w:color="auto" w:fill="auto"/>
            <w:noWrap/>
            <w:vAlign w:val="center"/>
            <w:hideMark/>
          </w:tcPr>
          <w:p w14:paraId="052B08D3"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2.649</w:t>
            </w:r>
          </w:p>
        </w:tc>
      </w:tr>
      <w:tr w:rsidR="009500B6" w:rsidRPr="009500B6" w14:paraId="7AB92B89" w14:textId="77777777" w:rsidTr="009500B6">
        <w:trPr>
          <w:trHeight w:val="268"/>
          <w:jc w:val="center"/>
        </w:trPr>
        <w:tc>
          <w:tcPr>
            <w:tcW w:w="2579" w:type="dxa"/>
            <w:tcBorders>
              <w:top w:val="nil"/>
              <w:left w:val="nil"/>
              <w:bottom w:val="nil"/>
              <w:right w:val="nil"/>
            </w:tcBorders>
            <w:shd w:val="clear" w:color="auto" w:fill="auto"/>
            <w:noWrap/>
            <w:vAlign w:val="bottom"/>
            <w:hideMark/>
          </w:tcPr>
          <w:p w14:paraId="5B2848BA" w14:textId="77777777" w:rsidR="009500B6" w:rsidRPr="009500B6" w:rsidRDefault="009500B6" w:rsidP="009500B6">
            <w:pPr>
              <w:spacing w:after="0"/>
              <w:rPr>
                <w:rFonts w:ascii="Open Sans" w:eastAsia="Times New Roman" w:hAnsi="Open Sans"/>
                <w:color w:val="000000"/>
                <w:lang w:eastAsia="en-US"/>
              </w:rPr>
            </w:pPr>
          </w:p>
        </w:tc>
        <w:tc>
          <w:tcPr>
            <w:tcW w:w="1670" w:type="dxa"/>
            <w:tcBorders>
              <w:top w:val="nil"/>
              <w:left w:val="nil"/>
              <w:bottom w:val="nil"/>
              <w:right w:val="nil"/>
            </w:tcBorders>
            <w:shd w:val="clear" w:color="auto" w:fill="auto"/>
            <w:noWrap/>
            <w:vAlign w:val="center"/>
            <w:hideMark/>
          </w:tcPr>
          <w:p w14:paraId="337AEADA" w14:textId="6096C89B" w:rsidR="009500B6" w:rsidRPr="009500B6" w:rsidRDefault="009500B6" w:rsidP="009500B6">
            <w:pPr>
              <w:spacing w:after="0"/>
              <w:jc w:val="center"/>
              <w:rPr>
                <w:rFonts w:eastAsia="Times New Roman"/>
                <w:color w:val="000000"/>
                <w:lang w:eastAsia="en-US"/>
              </w:rPr>
            </w:pPr>
            <w:r>
              <w:rPr>
                <w:rFonts w:eastAsia="Times New Roman"/>
                <w:color w:val="000000"/>
                <w:lang w:eastAsia="en-US"/>
              </w:rPr>
              <w:t>(</w:t>
            </w:r>
            <w:r w:rsidRPr="009500B6">
              <w:rPr>
                <w:rFonts w:eastAsia="Times New Roman"/>
                <w:color w:val="000000"/>
                <w:lang w:eastAsia="en-US"/>
              </w:rPr>
              <w:t>0.181</w:t>
            </w:r>
            <w:r>
              <w:rPr>
                <w:rFonts w:eastAsia="Times New Roman"/>
                <w:color w:val="000000"/>
                <w:lang w:eastAsia="en-US"/>
              </w:rPr>
              <w:t>)</w:t>
            </w:r>
          </w:p>
        </w:tc>
        <w:tc>
          <w:tcPr>
            <w:tcW w:w="1885" w:type="dxa"/>
            <w:tcBorders>
              <w:top w:val="nil"/>
              <w:left w:val="nil"/>
              <w:bottom w:val="nil"/>
              <w:right w:val="nil"/>
            </w:tcBorders>
            <w:shd w:val="clear" w:color="auto" w:fill="auto"/>
            <w:noWrap/>
            <w:vAlign w:val="center"/>
            <w:hideMark/>
          </w:tcPr>
          <w:p w14:paraId="0D907A86" w14:textId="28F694AC" w:rsidR="009500B6" w:rsidRPr="009500B6" w:rsidRDefault="009500B6" w:rsidP="009500B6">
            <w:pPr>
              <w:spacing w:after="0"/>
              <w:jc w:val="center"/>
              <w:rPr>
                <w:rFonts w:eastAsia="Times New Roman"/>
                <w:color w:val="000000"/>
                <w:lang w:eastAsia="en-US"/>
              </w:rPr>
            </w:pPr>
            <w:r>
              <w:rPr>
                <w:rFonts w:eastAsia="Times New Roman"/>
                <w:color w:val="000000"/>
                <w:lang w:eastAsia="en-US"/>
              </w:rPr>
              <w:t>(</w:t>
            </w:r>
            <w:r w:rsidRPr="009500B6">
              <w:rPr>
                <w:rFonts w:eastAsia="Times New Roman"/>
                <w:color w:val="000000"/>
                <w:lang w:eastAsia="en-US"/>
              </w:rPr>
              <w:t>2.589</w:t>
            </w:r>
            <w:r>
              <w:rPr>
                <w:rFonts w:eastAsia="Times New Roman"/>
                <w:color w:val="000000"/>
                <w:lang w:eastAsia="en-US"/>
              </w:rPr>
              <w:t>)</w:t>
            </w:r>
          </w:p>
        </w:tc>
      </w:tr>
      <w:tr w:rsidR="009500B6" w:rsidRPr="009500B6" w14:paraId="4248C2BE" w14:textId="77777777" w:rsidTr="009500B6">
        <w:trPr>
          <w:trHeight w:val="268"/>
          <w:jc w:val="center"/>
        </w:trPr>
        <w:tc>
          <w:tcPr>
            <w:tcW w:w="2579" w:type="dxa"/>
            <w:tcBorders>
              <w:top w:val="nil"/>
              <w:left w:val="nil"/>
              <w:bottom w:val="nil"/>
              <w:right w:val="nil"/>
            </w:tcBorders>
            <w:shd w:val="clear" w:color="auto" w:fill="auto"/>
            <w:noWrap/>
            <w:vAlign w:val="center"/>
            <w:hideMark/>
          </w:tcPr>
          <w:p w14:paraId="2CC82433" w14:textId="77777777" w:rsidR="009500B6" w:rsidRPr="009500B6" w:rsidRDefault="009500B6" w:rsidP="009500B6">
            <w:pPr>
              <w:spacing w:after="0"/>
              <w:rPr>
                <w:rFonts w:eastAsia="Times New Roman"/>
                <w:color w:val="000000"/>
                <w:lang w:eastAsia="en-US"/>
              </w:rPr>
            </w:pPr>
            <w:proofErr w:type="spellStart"/>
            <w:proofErr w:type="gramStart"/>
            <w:r w:rsidRPr="009500B6">
              <w:rPr>
                <w:rFonts w:eastAsia="Times New Roman"/>
                <w:color w:val="000000"/>
                <w:lang w:eastAsia="en-US"/>
              </w:rPr>
              <w:t>ct.lat:ct.precp</w:t>
            </w:r>
            <w:proofErr w:type="spellEnd"/>
            <w:proofErr w:type="gramEnd"/>
          </w:p>
        </w:tc>
        <w:tc>
          <w:tcPr>
            <w:tcW w:w="1670" w:type="dxa"/>
            <w:tcBorders>
              <w:top w:val="nil"/>
              <w:left w:val="nil"/>
              <w:bottom w:val="nil"/>
              <w:right w:val="nil"/>
            </w:tcBorders>
            <w:shd w:val="clear" w:color="auto" w:fill="auto"/>
            <w:noWrap/>
            <w:vAlign w:val="bottom"/>
            <w:hideMark/>
          </w:tcPr>
          <w:p w14:paraId="15219511" w14:textId="77777777" w:rsidR="009500B6" w:rsidRPr="009500B6" w:rsidRDefault="009500B6" w:rsidP="009500B6">
            <w:pPr>
              <w:spacing w:after="0"/>
              <w:jc w:val="center"/>
              <w:rPr>
                <w:rFonts w:ascii="Open Sans" w:eastAsia="Times New Roman" w:hAnsi="Open Sans"/>
                <w:color w:val="000000"/>
                <w:lang w:eastAsia="en-US"/>
              </w:rPr>
            </w:pPr>
          </w:p>
        </w:tc>
        <w:tc>
          <w:tcPr>
            <w:tcW w:w="1885" w:type="dxa"/>
            <w:tcBorders>
              <w:top w:val="nil"/>
              <w:left w:val="nil"/>
              <w:bottom w:val="nil"/>
              <w:right w:val="nil"/>
            </w:tcBorders>
            <w:shd w:val="clear" w:color="auto" w:fill="auto"/>
            <w:noWrap/>
            <w:vAlign w:val="center"/>
            <w:hideMark/>
          </w:tcPr>
          <w:p w14:paraId="44606D2A"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0.015</w:t>
            </w:r>
          </w:p>
        </w:tc>
      </w:tr>
      <w:tr w:rsidR="009500B6" w:rsidRPr="009500B6" w14:paraId="44CA98DB" w14:textId="77777777" w:rsidTr="009500B6">
        <w:trPr>
          <w:trHeight w:val="268"/>
          <w:jc w:val="center"/>
        </w:trPr>
        <w:tc>
          <w:tcPr>
            <w:tcW w:w="2579" w:type="dxa"/>
            <w:tcBorders>
              <w:top w:val="nil"/>
              <w:left w:val="nil"/>
              <w:bottom w:val="nil"/>
              <w:right w:val="nil"/>
            </w:tcBorders>
            <w:shd w:val="clear" w:color="auto" w:fill="auto"/>
            <w:noWrap/>
            <w:vAlign w:val="bottom"/>
            <w:hideMark/>
          </w:tcPr>
          <w:p w14:paraId="7C63CEBB" w14:textId="77777777" w:rsidR="009500B6" w:rsidRPr="009500B6" w:rsidRDefault="009500B6" w:rsidP="009500B6">
            <w:pPr>
              <w:spacing w:after="0"/>
              <w:rPr>
                <w:rFonts w:ascii="Open Sans" w:eastAsia="Times New Roman" w:hAnsi="Open Sans"/>
                <w:color w:val="000000"/>
                <w:lang w:eastAsia="en-US"/>
              </w:rPr>
            </w:pPr>
          </w:p>
        </w:tc>
        <w:tc>
          <w:tcPr>
            <w:tcW w:w="1670" w:type="dxa"/>
            <w:tcBorders>
              <w:top w:val="nil"/>
              <w:left w:val="nil"/>
              <w:bottom w:val="nil"/>
              <w:right w:val="nil"/>
            </w:tcBorders>
            <w:shd w:val="clear" w:color="auto" w:fill="auto"/>
            <w:noWrap/>
            <w:vAlign w:val="bottom"/>
            <w:hideMark/>
          </w:tcPr>
          <w:p w14:paraId="1BFEE8BA" w14:textId="77777777" w:rsidR="009500B6" w:rsidRPr="009500B6" w:rsidRDefault="009500B6" w:rsidP="009500B6">
            <w:pPr>
              <w:spacing w:after="0"/>
              <w:jc w:val="center"/>
              <w:rPr>
                <w:rFonts w:ascii="Open Sans" w:eastAsia="Times New Roman" w:hAnsi="Open Sans"/>
                <w:color w:val="000000"/>
                <w:lang w:eastAsia="en-US"/>
              </w:rPr>
            </w:pPr>
          </w:p>
        </w:tc>
        <w:tc>
          <w:tcPr>
            <w:tcW w:w="1885" w:type="dxa"/>
            <w:tcBorders>
              <w:top w:val="nil"/>
              <w:left w:val="nil"/>
              <w:bottom w:val="nil"/>
              <w:right w:val="nil"/>
            </w:tcBorders>
            <w:shd w:val="clear" w:color="auto" w:fill="auto"/>
            <w:noWrap/>
            <w:vAlign w:val="center"/>
            <w:hideMark/>
          </w:tcPr>
          <w:p w14:paraId="1D32E6BD" w14:textId="57852BBF" w:rsidR="009500B6" w:rsidRPr="009500B6" w:rsidRDefault="009500B6" w:rsidP="009500B6">
            <w:pPr>
              <w:spacing w:after="0"/>
              <w:jc w:val="center"/>
              <w:rPr>
                <w:rFonts w:eastAsia="Times New Roman"/>
                <w:color w:val="000000"/>
                <w:lang w:eastAsia="en-US"/>
              </w:rPr>
            </w:pPr>
            <w:r>
              <w:rPr>
                <w:rFonts w:eastAsia="Times New Roman"/>
                <w:color w:val="000000"/>
                <w:lang w:eastAsia="en-US"/>
              </w:rPr>
              <w:t>(</w:t>
            </w:r>
            <w:r w:rsidRPr="009500B6">
              <w:rPr>
                <w:rFonts w:eastAsia="Times New Roman"/>
                <w:color w:val="000000"/>
                <w:lang w:eastAsia="en-US"/>
              </w:rPr>
              <w:t>0.01</w:t>
            </w:r>
            <w:r>
              <w:rPr>
                <w:rFonts w:eastAsia="Times New Roman"/>
                <w:color w:val="000000"/>
                <w:lang w:eastAsia="en-US"/>
              </w:rPr>
              <w:t>)</w:t>
            </w:r>
          </w:p>
        </w:tc>
      </w:tr>
      <w:tr w:rsidR="009500B6" w:rsidRPr="009500B6" w14:paraId="4AC65485" w14:textId="77777777" w:rsidTr="009500B6">
        <w:trPr>
          <w:trHeight w:val="268"/>
          <w:jc w:val="center"/>
        </w:trPr>
        <w:tc>
          <w:tcPr>
            <w:tcW w:w="2579" w:type="dxa"/>
            <w:tcBorders>
              <w:top w:val="nil"/>
              <w:left w:val="nil"/>
              <w:bottom w:val="nil"/>
              <w:right w:val="nil"/>
            </w:tcBorders>
            <w:shd w:val="clear" w:color="auto" w:fill="auto"/>
            <w:noWrap/>
            <w:vAlign w:val="center"/>
            <w:hideMark/>
          </w:tcPr>
          <w:p w14:paraId="2B56EC3E" w14:textId="77777777" w:rsidR="009500B6" w:rsidRPr="009500B6" w:rsidRDefault="009500B6" w:rsidP="009500B6">
            <w:pPr>
              <w:spacing w:after="0"/>
              <w:rPr>
                <w:rFonts w:eastAsia="Times New Roman"/>
                <w:color w:val="000000"/>
                <w:lang w:eastAsia="en-US"/>
              </w:rPr>
            </w:pPr>
            <w:r w:rsidRPr="009500B6">
              <w:rPr>
                <w:rFonts w:eastAsia="Times New Roman"/>
                <w:color w:val="000000"/>
                <w:lang w:eastAsia="en-US"/>
              </w:rPr>
              <w:t>Constant</w:t>
            </w:r>
          </w:p>
        </w:tc>
        <w:tc>
          <w:tcPr>
            <w:tcW w:w="1670" w:type="dxa"/>
            <w:tcBorders>
              <w:top w:val="nil"/>
              <w:left w:val="nil"/>
              <w:bottom w:val="nil"/>
              <w:right w:val="nil"/>
            </w:tcBorders>
            <w:shd w:val="clear" w:color="auto" w:fill="auto"/>
            <w:noWrap/>
            <w:vAlign w:val="center"/>
            <w:hideMark/>
          </w:tcPr>
          <w:p w14:paraId="40B1C277"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2.152***</w:t>
            </w:r>
          </w:p>
        </w:tc>
        <w:tc>
          <w:tcPr>
            <w:tcW w:w="1885" w:type="dxa"/>
            <w:tcBorders>
              <w:top w:val="nil"/>
              <w:left w:val="nil"/>
              <w:bottom w:val="nil"/>
              <w:right w:val="nil"/>
            </w:tcBorders>
            <w:shd w:val="clear" w:color="auto" w:fill="auto"/>
            <w:noWrap/>
            <w:vAlign w:val="center"/>
            <w:hideMark/>
          </w:tcPr>
          <w:p w14:paraId="7E7E350E"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15.115***</w:t>
            </w:r>
          </w:p>
        </w:tc>
      </w:tr>
      <w:tr w:rsidR="009500B6" w:rsidRPr="009500B6" w14:paraId="610FA41A" w14:textId="77777777" w:rsidTr="009500B6">
        <w:trPr>
          <w:trHeight w:val="268"/>
          <w:jc w:val="center"/>
        </w:trPr>
        <w:tc>
          <w:tcPr>
            <w:tcW w:w="2579" w:type="dxa"/>
            <w:tcBorders>
              <w:top w:val="nil"/>
              <w:left w:val="nil"/>
              <w:bottom w:val="single" w:sz="12" w:space="0" w:color="auto"/>
              <w:right w:val="nil"/>
            </w:tcBorders>
            <w:shd w:val="clear" w:color="auto" w:fill="auto"/>
            <w:noWrap/>
            <w:vAlign w:val="bottom"/>
            <w:hideMark/>
          </w:tcPr>
          <w:p w14:paraId="35A544AA" w14:textId="77777777" w:rsidR="009500B6" w:rsidRPr="009500B6" w:rsidRDefault="009500B6" w:rsidP="009500B6">
            <w:pPr>
              <w:spacing w:after="0"/>
              <w:rPr>
                <w:rFonts w:ascii="Open Sans" w:eastAsia="Times New Roman" w:hAnsi="Open Sans"/>
                <w:color w:val="000000"/>
                <w:lang w:eastAsia="en-US"/>
              </w:rPr>
            </w:pPr>
          </w:p>
        </w:tc>
        <w:tc>
          <w:tcPr>
            <w:tcW w:w="1670" w:type="dxa"/>
            <w:tcBorders>
              <w:top w:val="nil"/>
              <w:left w:val="nil"/>
              <w:bottom w:val="single" w:sz="12" w:space="0" w:color="auto"/>
              <w:right w:val="nil"/>
            </w:tcBorders>
            <w:shd w:val="clear" w:color="auto" w:fill="auto"/>
            <w:noWrap/>
            <w:vAlign w:val="center"/>
            <w:hideMark/>
          </w:tcPr>
          <w:p w14:paraId="2047F923" w14:textId="083144F8" w:rsidR="009500B6" w:rsidRPr="009500B6" w:rsidRDefault="009500B6" w:rsidP="009500B6">
            <w:pPr>
              <w:spacing w:after="0"/>
              <w:jc w:val="center"/>
              <w:rPr>
                <w:rFonts w:eastAsia="Times New Roman"/>
                <w:color w:val="000000"/>
                <w:lang w:eastAsia="en-US"/>
              </w:rPr>
            </w:pPr>
            <w:r>
              <w:rPr>
                <w:rFonts w:eastAsia="Times New Roman"/>
                <w:color w:val="000000"/>
                <w:lang w:eastAsia="en-US"/>
              </w:rPr>
              <w:t>(</w:t>
            </w:r>
            <w:r w:rsidRPr="009500B6">
              <w:rPr>
                <w:rFonts w:eastAsia="Times New Roman"/>
                <w:color w:val="000000"/>
                <w:lang w:eastAsia="en-US"/>
              </w:rPr>
              <w:t>0.108</w:t>
            </w:r>
            <w:r>
              <w:rPr>
                <w:rFonts w:eastAsia="Times New Roman"/>
                <w:color w:val="000000"/>
                <w:lang w:eastAsia="en-US"/>
              </w:rPr>
              <w:t>)</w:t>
            </w:r>
          </w:p>
        </w:tc>
        <w:tc>
          <w:tcPr>
            <w:tcW w:w="1885" w:type="dxa"/>
            <w:tcBorders>
              <w:top w:val="nil"/>
              <w:left w:val="nil"/>
              <w:bottom w:val="single" w:sz="12" w:space="0" w:color="auto"/>
              <w:right w:val="nil"/>
            </w:tcBorders>
            <w:shd w:val="clear" w:color="auto" w:fill="auto"/>
            <w:noWrap/>
            <w:vAlign w:val="center"/>
            <w:hideMark/>
          </w:tcPr>
          <w:p w14:paraId="042D8338" w14:textId="76472030" w:rsidR="009500B6" w:rsidRPr="009500B6" w:rsidRDefault="009500B6" w:rsidP="009500B6">
            <w:pPr>
              <w:spacing w:after="0"/>
              <w:jc w:val="center"/>
              <w:rPr>
                <w:rFonts w:eastAsia="Times New Roman"/>
                <w:color w:val="000000"/>
                <w:lang w:eastAsia="en-US"/>
              </w:rPr>
            </w:pPr>
            <w:r>
              <w:rPr>
                <w:rFonts w:eastAsia="Times New Roman"/>
                <w:color w:val="000000"/>
                <w:lang w:eastAsia="en-US"/>
              </w:rPr>
              <w:t>(</w:t>
            </w:r>
            <w:r w:rsidRPr="009500B6">
              <w:rPr>
                <w:rFonts w:eastAsia="Times New Roman"/>
                <w:color w:val="000000"/>
                <w:lang w:eastAsia="en-US"/>
              </w:rPr>
              <w:t>1.494</w:t>
            </w:r>
            <w:r>
              <w:rPr>
                <w:rFonts w:eastAsia="Times New Roman"/>
                <w:color w:val="000000"/>
                <w:lang w:eastAsia="en-US"/>
              </w:rPr>
              <w:t>)</w:t>
            </w:r>
          </w:p>
        </w:tc>
      </w:tr>
      <w:tr w:rsidR="009500B6" w:rsidRPr="009500B6" w14:paraId="6CE03860" w14:textId="77777777" w:rsidTr="009500B6">
        <w:trPr>
          <w:trHeight w:val="268"/>
          <w:jc w:val="center"/>
        </w:trPr>
        <w:tc>
          <w:tcPr>
            <w:tcW w:w="2579" w:type="dxa"/>
            <w:tcBorders>
              <w:top w:val="single" w:sz="18" w:space="0" w:color="auto"/>
              <w:left w:val="nil"/>
              <w:bottom w:val="nil"/>
              <w:right w:val="nil"/>
            </w:tcBorders>
            <w:shd w:val="clear" w:color="auto" w:fill="auto"/>
            <w:noWrap/>
            <w:vAlign w:val="center"/>
            <w:hideMark/>
          </w:tcPr>
          <w:p w14:paraId="30177275" w14:textId="77777777" w:rsidR="009500B6" w:rsidRPr="009500B6" w:rsidRDefault="009500B6" w:rsidP="009500B6">
            <w:pPr>
              <w:spacing w:after="0"/>
              <w:rPr>
                <w:rFonts w:eastAsia="Times New Roman"/>
                <w:color w:val="000000"/>
                <w:lang w:eastAsia="en-US"/>
              </w:rPr>
            </w:pPr>
            <w:r w:rsidRPr="009500B6">
              <w:rPr>
                <w:rFonts w:eastAsia="Times New Roman"/>
                <w:color w:val="000000"/>
                <w:lang w:eastAsia="en-US"/>
              </w:rPr>
              <w:t>Observations</w:t>
            </w:r>
          </w:p>
        </w:tc>
        <w:tc>
          <w:tcPr>
            <w:tcW w:w="1670" w:type="dxa"/>
            <w:tcBorders>
              <w:top w:val="single" w:sz="18" w:space="0" w:color="auto"/>
              <w:left w:val="nil"/>
              <w:bottom w:val="nil"/>
              <w:right w:val="nil"/>
            </w:tcBorders>
            <w:shd w:val="clear" w:color="auto" w:fill="auto"/>
            <w:noWrap/>
            <w:vAlign w:val="center"/>
            <w:hideMark/>
          </w:tcPr>
          <w:p w14:paraId="0E8EB365"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112</w:t>
            </w:r>
          </w:p>
        </w:tc>
        <w:tc>
          <w:tcPr>
            <w:tcW w:w="1885" w:type="dxa"/>
            <w:tcBorders>
              <w:top w:val="single" w:sz="18" w:space="0" w:color="auto"/>
              <w:left w:val="nil"/>
              <w:bottom w:val="nil"/>
              <w:right w:val="nil"/>
            </w:tcBorders>
            <w:shd w:val="clear" w:color="auto" w:fill="auto"/>
            <w:noWrap/>
            <w:vAlign w:val="center"/>
            <w:hideMark/>
          </w:tcPr>
          <w:p w14:paraId="1384E8B6"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112</w:t>
            </w:r>
          </w:p>
        </w:tc>
      </w:tr>
      <w:tr w:rsidR="009500B6" w:rsidRPr="009500B6" w14:paraId="3BCFD32B" w14:textId="77777777" w:rsidTr="009500B6">
        <w:trPr>
          <w:trHeight w:val="268"/>
          <w:jc w:val="center"/>
        </w:trPr>
        <w:tc>
          <w:tcPr>
            <w:tcW w:w="2579" w:type="dxa"/>
            <w:tcBorders>
              <w:top w:val="nil"/>
              <w:left w:val="nil"/>
              <w:bottom w:val="nil"/>
              <w:right w:val="nil"/>
            </w:tcBorders>
            <w:shd w:val="clear" w:color="auto" w:fill="auto"/>
            <w:noWrap/>
            <w:vAlign w:val="center"/>
            <w:hideMark/>
          </w:tcPr>
          <w:p w14:paraId="70DFA5CC" w14:textId="77777777" w:rsidR="009500B6" w:rsidRPr="009500B6" w:rsidRDefault="009500B6" w:rsidP="009500B6">
            <w:pPr>
              <w:spacing w:after="0"/>
              <w:rPr>
                <w:rFonts w:eastAsia="Times New Roman"/>
                <w:color w:val="000000"/>
                <w:lang w:eastAsia="en-US"/>
              </w:rPr>
            </w:pPr>
            <w:r w:rsidRPr="009500B6">
              <w:rPr>
                <w:rFonts w:eastAsia="Times New Roman"/>
                <w:color w:val="000000"/>
                <w:lang w:eastAsia="en-US"/>
              </w:rPr>
              <w:t>Log Likelihood</w:t>
            </w:r>
          </w:p>
        </w:tc>
        <w:tc>
          <w:tcPr>
            <w:tcW w:w="1670" w:type="dxa"/>
            <w:tcBorders>
              <w:top w:val="nil"/>
              <w:left w:val="nil"/>
              <w:bottom w:val="nil"/>
              <w:right w:val="nil"/>
            </w:tcBorders>
            <w:shd w:val="clear" w:color="auto" w:fill="auto"/>
            <w:noWrap/>
            <w:vAlign w:val="center"/>
            <w:hideMark/>
          </w:tcPr>
          <w:p w14:paraId="4EE864BE"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118.633</w:t>
            </w:r>
          </w:p>
        </w:tc>
        <w:tc>
          <w:tcPr>
            <w:tcW w:w="1885" w:type="dxa"/>
            <w:tcBorders>
              <w:top w:val="nil"/>
              <w:left w:val="nil"/>
              <w:bottom w:val="nil"/>
              <w:right w:val="nil"/>
            </w:tcBorders>
            <w:shd w:val="clear" w:color="auto" w:fill="auto"/>
            <w:noWrap/>
            <w:vAlign w:val="center"/>
            <w:hideMark/>
          </w:tcPr>
          <w:p w14:paraId="446D9A93"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401.557</w:t>
            </w:r>
          </w:p>
        </w:tc>
      </w:tr>
      <w:tr w:rsidR="009500B6" w:rsidRPr="009500B6" w14:paraId="631CDEF2" w14:textId="77777777" w:rsidTr="009500B6">
        <w:trPr>
          <w:trHeight w:val="268"/>
          <w:jc w:val="center"/>
        </w:trPr>
        <w:tc>
          <w:tcPr>
            <w:tcW w:w="2579" w:type="dxa"/>
            <w:tcBorders>
              <w:top w:val="nil"/>
              <w:left w:val="nil"/>
              <w:bottom w:val="nil"/>
              <w:right w:val="nil"/>
            </w:tcBorders>
            <w:shd w:val="clear" w:color="auto" w:fill="auto"/>
            <w:noWrap/>
            <w:vAlign w:val="center"/>
            <w:hideMark/>
          </w:tcPr>
          <w:p w14:paraId="2EE4E353" w14:textId="77777777" w:rsidR="009500B6" w:rsidRPr="009500B6" w:rsidRDefault="009500B6" w:rsidP="009500B6">
            <w:pPr>
              <w:spacing w:after="0"/>
              <w:rPr>
                <w:rFonts w:eastAsia="Times New Roman"/>
                <w:color w:val="000000"/>
                <w:lang w:eastAsia="en-US"/>
              </w:rPr>
            </w:pPr>
            <w:proofErr w:type="spellStart"/>
            <w:r w:rsidRPr="009500B6">
              <w:rPr>
                <w:rFonts w:eastAsia="Times New Roman"/>
                <w:color w:val="000000"/>
                <w:lang w:eastAsia="en-US"/>
              </w:rPr>
              <w:t>Akaike</w:t>
            </w:r>
            <w:proofErr w:type="spellEnd"/>
            <w:r w:rsidRPr="009500B6">
              <w:rPr>
                <w:rFonts w:eastAsia="Times New Roman"/>
                <w:color w:val="000000"/>
                <w:lang w:eastAsia="en-US"/>
              </w:rPr>
              <w:t xml:space="preserve"> Inf. Crit.</w:t>
            </w:r>
          </w:p>
        </w:tc>
        <w:tc>
          <w:tcPr>
            <w:tcW w:w="1670" w:type="dxa"/>
            <w:tcBorders>
              <w:top w:val="nil"/>
              <w:left w:val="nil"/>
              <w:bottom w:val="nil"/>
              <w:right w:val="nil"/>
            </w:tcBorders>
            <w:shd w:val="clear" w:color="auto" w:fill="auto"/>
            <w:noWrap/>
            <w:vAlign w:val="center"/>
            <w:hideMark/>
          </w:tcPr>
          <w:p w14:paraId="1DF1C4AA"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249.266</w:t>
            </w:r>
          </w:p>
        </w:tc>
        <w:tc>
          <w:tcPr>
            <w:tcW w:w="1885" w:type="dxa"/>
            <w:tcBorders>
              <w:top w:val="nil"/>
              <w:left w:val="nil"/>
              <w:bottom w:val="nil"/>
              <w:right w:val="nil"/>
            </w:tcBorders>
            <w:shd w:val="clear" w:color="auto" w:fill="auto"/>
            <w:noWrap/>
            <w:vAlign w:val="center"/>
            <w:hideMark/>
          </w:tcPr>
          <w:p w14:paraId="5F127B9B"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817.113</w:t>
            </w:r>
          </w:p>
        </w:tc>
      </w:tr>
      <w:tr w:rsidR="009500B6" w:rsidRPr="009500B6" w14:paraId="402C089E" w14:textId="77777777" w:rsidTr="009500B6">
        <w:trPr>
          <w:trHeight w:val="268"/>
          <w:jc w:val="center"/>
        </w:trPr>
        <w:tc>
          <w:tcPr>
            <w:tcW w:w="2579" w:type="dxa"/>
            <w:tcBorders>
              <w:top w:val="nil"/>
              <w:left w:val="nil"/>
              <w:bottom w:val="single" w:sz="18" w:space="0" w:color="auto"/>
              <w:right w:val="nil"/>
            </w:tcBorders>
            <w:shd w:val="clear" w:color="auto" w:fill="auto"/>
            <w:noWrap/>
            <w:vAlign w:val="center"/>
            <w:hideMark/>
          </w:tcPr>
          <w:p w14:paraId="65A1CA7F" w14:textId="77777777" w:rsidR="009500B6" w:rsidRPr="009500B6" w:rsidRDefault="009500B6" w:rsidP="009500B6">
            <w:pPr>
              <w:spacing w:after="0"/>
              <w:rPr>
                <w:rFonts w:eastAsia="Times New Roman"/>
                <w:color w:val="000000"/>
                <w:lang w:eastAsia="en-US"/>
              </w:rPr>
            </w:pPr>
            <w:r w:rsidRPr="009500B6">
              <w:rPr>
                <w:rFonts w:eastAsia="Times New Roman"/>
                <w:color w:val="000000"/>
                <w:lang w:eastAsia="en-US"/>
              </w:rPr>
              <w:t>Bayesian Inf. Crit.</w:t>
            </w:r>
          </w:p>
        </w:tc>
        <w:tc>
          <w:tcPr>
            <w:tcW w:w="1670" w:type="dxa"/>
            <w:tcBorders>
              <w:top w:val="nil"/>
              <w:left w:val="nil"/>
              <w:bottom w:val="single" w:sz="18" w:space="0" w:color="auto"/>
              <w:right w:val="nil"/>
            </w:tcBorders>
            <w:shd w:val="clear" w:color="auto" w:fill="auto"/>
            <w:noWrap/>
            <w:vAlign w:val="center"/>
            <w:hideMark/>
          </w:tcPr>
          <w:p w14:paraId="0AE24926"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265.359</w:t>
            </w:r>
          </w:p>
        </w:tc>
        <w:tc>
          <w:tcPr>
            <w:tcW w:w="1885" w:type="dxa"/>
            <w:tcBorders>
              <w:top w:val="nil"/>
              <w:left w:val="nil"/>
              <w:bottom w:val="single" w:sz="18" w:space="0" w:color="auto"/>
              <w:right w:val="nil"/>
            </w:tcBorders>
            <w:shd w:val="clear" w:color="auto" w:fill="auto"/>
            <w:noWrap/>
            <w:vAlign w:val="center"/>
            <w:hideMark/>
          </w:tcPr>
          <w:p w14:paraId="261CF692" w14:textId="77777777" w:rsidR="009500B6" w:rsidRPr="009500B6" w:rsidRDefault="009500B6" w:rsidP="009500B6">
            <w:pPr>
              <w:spacing w:after="0"/>
              <w:jc w:val="center"/>
              <w:rPr>
                <w:rFonts w:eastAsia="Times New Roman"/>
                <w:color w:val="000000"/>
                <w:lang w:eastAsia="en-US"/>
              </w:rPr>
            </w:pPr>
            <w:r w:rsidRPr="009500B6">
              <w:rPr>
                <w:rFonts w:eastAsia="Times New Roman"/>
                <w:color w:val="000000"/>
                <w:lang w:eastAsia="en-US"/>
              </w:rPr>
              <w:t>835.823</w:t>
            </w:r>
          </w:p>
        </w:tc>
      </w:tr>
    </w:tbl>
    <w:p w14:paraId="74A70AE0" w14:textId="77777777" w:rsidR="009500B6" w:rsidRDefault="009500B6" w:rsidP="004C32C6">
      <w:pPr>
        <w:spacing w:after="0"/>
        <w:jc w:val="center"/>
      </w:pPr>
    </w:p>
    <w:p w14:paraId="322348DB" w14:textId="0F448A3A" w:rsidR="00F26B82" w:rsidRDefault="00F26B82" w:rsidP="00F26B82">
      <w:pPr>
        <w:spacing w:after="0"/>
        <w:ind w:firstLine="720"/>
      </w:pPr>
      <w:r>
        <w:t xml:space="preserve">In addition, mixed models were considered for both approaches including year a fixed factor in the models.  The rationale behind this is that across the two years there </w:t>
      </w:r>
      <w:proofErr w:type="gramStart"/>
      <w:r>
        <w:t>was</w:t>
      </w:r>
      <w:proofErr w:type="gramEnd"/>
      <w:r>
        <w:t xml:space="preserve"> differences in climate that could affect the behavior of both models, so the idea was to account for variance across the years.  Using simple covariance method both models were analyzed using year as a fixed factor, and a summary of both models is presented in table 4.  The first model actually lost power on predicting the species diversity and it had reduced fitting, worsening the model.  This could be also related to response variable, that considers the species present and their abundance normalizing some variability across samples.  Whereas the model using OTU number does not account for this differences, therefore, the second model including year actually increases the fitting and improves the model in general becoming a better model than the previous models selected.</w:t>
      </w:r>
    </w:p>
    <w:p w14:paraId="53778AF7" w14:textId="77777777" w:rsidR="00F26B82" w:rsidRDefault="00F26B82" w:rsidP="00F26B82">
      <w:pPr>
        <w:spacing w:after="0"/>
        <w:ind w:firstLine="720"/>
      </w:pPr>
    </w:p>
    <w:p w14:paraId="188BC019" w14:textId="1F90982D" w:rsidR="009A1A9C" w:rsidRDefault="009A1A9C" w:rsidP="00F26B82">
      <w:pPr>
        <w:spacing w:after="0"/>
        <w:ind w:firstLine="720"/>
      </w:pPr>
      <w:r>
        <w:t xml:space="preserve">In general, the diversity of the oomycete species so far is difficult to model with current parameters evaluated, nonetheless it follows similar patterns to other organisms previously studied like plants and fungi, where latitude plays an important roles on the species distribution and diversity.  </w:t>
      </w:r>
      <w:r w:rsidR="00CA461D">
        <w:t>The effect of latitude was observed in this study, but the correlation was very low still, thus it is necessary to collect more metadata to be included in the models an increase the predictive power of the different models.  The determination of species distribution and how climate parameters affect them will be important to determine the risk of existence of certain species in soybean fields, generating an understanding of distribution of pathogenic and non-pathogenic species.</w:t>
      </w:r>
    </w:p>
    <w:p w14:paraId="4B3DDE93" w14:textId="77777777" w:rsidR="00CA461D" w:rsidRPr="00FC1C23" w:rsidRDefault="00CA461D" w:rsidP="00F26B82">
      <w:pPr>
        <w:spacing w:after="0"/>
        <w:ind w:firstLine="720"/>
      </w:pPr>
      <w:bookmarkStart w:id="0" w:name="_GoBack"/>
      <w:bookmarkEnd w:id="0"/>
    </w:p>
    <w:p w14:paraId="1EF983F3" w14:textId="79AE2EAC" w:rsidR="00E60F6B" w:rsidRPr="00FB356D" w:rsidRDefault="00983CE4" w:rsidP="00EF678C">
      <w:pPr>
        <w:spacing w:after="0"/>
        <w:rPr>
          <w:b/>
        </w:rPr>
      </w:pPr>
      <w:r>
        <w:rPr>
          <w:b/>
        </w:rPr>
        <w:t>References</w:t>
      </w:r>
    </w:p>
    <w:p w14:paraId="56B83EAB" w14:textId="77777777" w:rsidR="00131B34" w:rsidRPr="00FB356D" w:rsidRDefault="00A137D9" w:rsidP="00131B34">
      <w:pPr>
        <w:pStyle w:val="EndNoteBibliography"/>
        <w:spacing w:after="240"/>
        <w:rPr>
          <w:noProof/>
        </w:rPr>
      </w:pPr>
      <w:r w:rsidRPr="00FB356D">
        <w:fldChar w:fldCharType="begin"/>
      </w:r>
      <w:r w:rsidRPr="00FB356D">
        <w:instrText xml:space="preserve"> ADDIN EN.REFLIST </w:instrText>
      </w:r>
      <w:r w:rsidRPr="00FB356D">
        <w:fldChar w:fldCharType="separate"/>
      </w:r>
      <w:r w:rsidR="00131B34" w:rsidRPr="00FB356D">
        <w:rPr>
          <w:noProof/>
        </w:rPr>
        <w:t xml:space="preserve">Arcate JM, Karp MA, Nelson EB, 2006. Diversity of peronosporomycete (oomycete) communities associated with the rhizosphere of different plant species. </w:t>
      </w:r>
      <w:r w:rsidR="00131B34" w:rsidRPr="00FB356D">
        <w:rPr>
          <w:i/>
          <w:noProof/>
        </w:rPr>
        <w:t>Microbial Ecology</w:t>
      </w:r>
      <w:r w:rsidR="00131B34" w:rsidRPr="00FB356D">
        <w:rPr>
          <w:noProof/>
        </w:rPr>
        <w:t xml:space="preserve"> </w:t>
      </w:r>
      <w:r w:rsidR="00131B34" w:rsidRPr="00FB356D">
        <w:rPr>
          <w:b/>
          <w:noProof/>
        </w:rPr>
        <w:t>51</w:t>
      </w:r>
      <w:r w:rsidR="00131B34" w:rsidRPr="00FB356D">
        <w:rPr>
          <w:noProof/>
        </w:rPr>
        <w:t>, 36-50.</w:t>
      </w:r>
    </w:p>
    <w:p w14:paraId="50647357" w14:textId="77777777" w:rsidR="00131B34" w:rsidRPr="00FB356D" w:rsidRDefault="00131B34" w:rsidP="00131B34">
      <w:pPr>
        <w:pStyle w:val="EndNoteBibliography"/>
        <w:spacing w:after="240"/>
        <w:rPr>
          <w:noProof/>
        </w:rPr>
      </w:pPr>
      <w:r w:rsidRPr="00FB356D">
        <w:rPr>
          <w:noProof/>
        </w:rPr>
        <w:t>Broders K, Wallhead M, Austin G</w:t>
      </w:r>
      <w:r w:rsidRPr="00FB356D">
        <w:rPr>
          <w:i/>
          <w:noProof/>
        </w:rPr>
        <w:t>, et al.</w:t>
      </w:r>
      <w:r w:rsidRPr="00FB356D">
        <w:rPr>
          <w:noProof/>
        </w:rPr>
        <w:t xml:space="preserve">, 2009. Association of soil chemical and physical properties with Pythium species diversity, community composition, and disease incidence. </w:t>
      </w:r>
      <w:r w:rsidRPr="00FB356D">
        <w:rPr>
          <w:i/>
          <w:noProof/>
        </w:rPr>
        <w:t>Phytopathology</w:t>
      </w:r>
      <w:r w:rsidRPr="00FB356D">
        <w:rPr>
          <w:noProof/>
        </w:rPr>
        <w:t xml:space="preserve"> </w:t>
      </w:r>
      <w:r w:rsidRPr="00FB356D">
        <w:rPr>
          <w:b/>
          <w:noProof/>
        </w:rPr>
        <w:t>99</w:t>
      </w:r>
      <w:r w:rsidRPr="00FB356D">
        <w:rPr>
          <w:noProof/>
        </w:rPr>
        <w:t>, 957-67.</w:t>
      </w:r>
    </w:p>
    <w:p w14:paraId="47E7E655" w14:textId="77777777" w:rsidR="00131B34" w:rsidRPr="00FB356D" w:rsidRDefault="00131B34" w:rsidP="00131B34">
      <w:pPr>
        <w:pStyle w:val="EndNoteBibliography"/>
        <w:spacing w:after="240"/>
        <w:rPr>
          <w:noProof/>
        </w:rPr>
      </w:pPr>
      <w:r w:rsidRPr="00FB356D">
        <w:rPr>
          <w:noProof/>
        </w:rPr>
        <w:t xml:space="preserve">Broders KD, Lipps PE, Paul PA, Dorrance AE, 2007. Characterization of </w:t>
      </w:r>
      <w:r w:rsidRPr="00FB356D">
        <w:rPr>
          <w:i/>
          <w:noProof/>
        </w:rPr>
        <w:t>Pythium</w:t>
      </w:r>
      <w:r w:rsidRPr="00FB356D">
        <w:rPr>
          <w:noProof/>
        </w:rPr>
        <w:t xml:space="preserve"> spp. Associated with Corn and Soybean Seed and Seedling Disease in Ohio. </w:t>
      </w:r>
      <w:r w:rsidRPr="00FB356D">
        <w:rPr>
          <w:i/>
          <w:noProof/>
        </w:rPr>
        <w:t>Plant Disease</w:t>
      </w:r>
      <w:r w:rsidRPr="00FB356D">
        <w:rPr>
          <w:noProof/>
        </w:rPr>
        <w:t xml:space="preserve"> </w:t>
      </w:r>
      <w:r w:rsidRPr="00FB356D">
        <w:rPr>
          <w:b/>
          <w:noProof/>
        </w:rPr>
        <w:t>91</w:t>
      </w:r>
      <w:r w:rsidRPr="00FB356D">
        <w:rPr>
          <w:noProof/>
        </w:rPr>
        <w:t>, 727-35.</w:t>
      </w:r>
    </w:p>
    <w:p w14:paraId="027FC532" w14:textId="77777777" w:rsidR="00131B34" w:rsidRPr="00FB356D" w:rsidRDefault="00131B34" w:rsidP="00131B34">
      <w:pPr>
        <w:pStyle w:val="EndNoteBibliography"/>
        <w:spacing w:after="240"/>
        <w:rPr>
          <w:noProof/>
        </w:rPr>
      </w:pPr>
      <w:r w:rsidRPr="00FB356D">
        <w:rPr>
          <w:noProof/>
        </w:rPr>
        <w:t xml:space="preserve">Cooke DE, Drenth A, Duncan JM, Wagels G, Brasier CM, 2000. A molecular phylogeny of Phytophthora and related oomycetes. </w:t>
      </w:r>
      <w:r w:rsidRPr="00FB356D">
        <w:rPr>
          <w:i/>
          <w:noProof/>
        </w:rPr>
        <w:t>Fungal genetics and biology : FG &amp;amp; B</w:t>
      </w:r>
      <w:r w:rsidRPr="00FB356D">
        <w:rPr>
          <w:noProof/>
        </w:rPr>
        <w:t xml:space="preserve"> </w:t>
      </w:r>
      <w:r w:rsidRPr="00FB356D">
        <w:rPr>
          <w:b/>
          <w:noProof/>
        </w:rPr>
        <w:t>30</w:t>
      </w:r>
      <w:r w:rsidRPr="00FB356D">
        <w:rPr>
          <w:noProof/>
        </w:rPr>
        <w:t>, 17-32.</w:t>
      </w:r>
    </w:p>
    <w:p w14:paraId="27E1F5D6" w14:textId="77777777" w:rsidR="00131B34" w:rsidRPr="00FB356D" w:rsidRDefault="00131B34" w:rsidP="00131B34">
      <w:pPr>
        <w:pStyle w:val="EndNoteBibliography"/>
        <w:spacing w:after="240"/>
        <w:rPr>
          <w:noProof/>
        </w:rPr>
      </w:pPr>
      <w:r w:rsidRPr="00FB356D">
        <w:rPr>
          <w:noProof/>
        </w:rPr>
        <w:t>Kang S, Mansfield M, Park BB</w:t>
      </w:r>
      <w:r w:rsidRPr="00FB356D">
        <w:rPr>
          <w:i/>
          <w:noProof/>
        </w:rPr>
        <w:t>, et al.</w:t>
      </w:r>
      <w:r w:rsidRPr="00FB356D">
        <w:rPr>
          <w:noProof/>
        </w:rPr>
        <w:t xml:space="preserve">, 2010. The promise and pitfalls of sequence-based identification of plant-pathogenic fungi and oomycetes. </w:t>
      </w:r>
      <w:r w:rsidRPr="00FB356D">
        <w:rPr>
          <w:i/>
          <w:noProof/>
        </w:rPr>
        <w:t>Phytopathology</w:t>
      </w:r>
      <w:r w:rsidRPr="00FB356D">
        <w:rPr>
          <w:noProof/>
        </w:rPr>
        <w:t xml:space="preserve"> </w:t>
      </w:r>
      <w:r w:rsidRPr="00FB356D">
        <w:rPr>
          <w:b/>
          <w:noProof/>
        </w:rPr>
        <w:t>100</w:t>
      </w:r>
      <w:r w:rsidRPr="00FB356D">
        <w:rPr>
          <w:noProof/>
        </w:rPr>
        <w:t>, 732-7.</w:t>
      </w:r>
    </w:p>
    <w:p w14:paraId="6144447C" w14:textId="77777777" w:rsidR="00131B34" w:rsidRPr="00FB356D" w:rsidRDefault="00131B34" w:rsidP="00131B34">
      <w:pPr>
        <w:pStyle w:val="EndNoteBibliography"/>
        <w:spacing w:after="240"/>
        <w:rPr>
          <w:noProof/>
        </w:rPr>
      </w:pPr>
      <w:r w:rsidRPr="00FB356D">
        <w:rPr>
          <w:noProof/>
        </w:rPr>
        <w:t xml:space="preserve">Koenning SR, Wrather JA, 2010. Suppression of Soybean Yield Potential in the Continental United States by Plant Diseases from 2006 to 2009. </w:t>
      </w:r>
      <w:r w:rsidRPr="00FB356D">
        <w:rPr>
          <w:i/>
          <w:noProof/>
        </w:rPr>
        <w:t>Plant Health Progress</w:t>
      </w:r>
      <w:r w:rsidRPr="00FB356D">
        <w:rPr>
          <w:noProof/>
        </w:rPr>
        <w:t>.</w:t>
      </w:r>
    </w:p>
    <w:p w14:paraId="2555BB1D" w14:textId="77777777" w:rsidR="00131B34" w:rsidRPr="00FB356D" w:rsidRDefault="00131B34" w:rsidP="00131B34">
      <w:pPr>
        <w:pStyle w:val="EndNoteBibliography"/>
        <w:spacing w:after="240"/>
        <w:rPr>
          <w:noProof/>
        </w:rPr>
      </w:pPr>
      <w:r w:rsidRPr="00FB356D">
        <w:rPr>
          <w:noProof/>
        </w:rPr>
        <w:t>Tedersoo L, Bahram M, Põlme S</w:t>
      </w:r>
      <w:r w:rsidRPr="00FB356D">
        <w:rPr>
          <w:i/>
          <w:noProof/>
        </w:rPr>
        <w:t>, et al.</w:t>
      </w:r>
      <w:r w:rsidRPr="00FB356D">
        <w:rPr>
          <w:noProof/>
        </w:rPr>
        <w:t xml:space="preserve">, 2014. Fungal biogeography. Global diversity and geography of soil fungi. </w:t>
      </w:r>
      <w:r w:rsidRPr="00FB356D">
        <w:rPr>
          <w:i/>
          <w:noProof/>
        </w:rPr>
        <w:t>Science (New York, N.Y.)</w:t>
      </w:r>
      <w:r w:rsidRPr="00FB356D">
        <w:rPr>
          <w:noProof/>
        </w:rPr>
        <w:t xml:space="preserve"> </w:t>
      </w:r>
      <w:r w:rsidRPr="00FB356D">
        <w:rPr>
          <w:b/>
          <w:noProof/>
        </w:rPr>
        <w:t>346</w:t>
      </w:r>
      <w:r w:rsidRPr="00FB356D">
        <w:rPr>
          <w:noProof/>
        </w:rPr>
        <w:t>, 1256688.</w:t>
      </w:r>
    </w:p>
    <w:p w14:paraId="04370C50" w14:textId="77777777" w:rsidR="00131B34" w:rsidRPr="00FB356D" w:rsidRDefault="00131B34" w:rsidP="00131B34">
      <w:pPr>
        <w:pStyle w:val="EndNoteBibliography"/>
        <w:rPr>
          <w:noProof/>
        </w:rPr>
      </w:pPr>
      <w:r w:rsidRPr="00FB356D">
        <w:rPr>
          <w:noProof/>
        </w:rPr>
        <w:t xml:space="preserve">Wrather JA, Koenning SR, 2006. Estimates of disease effects on soybean yields in the United States 2003 to 2005. </w:t>
      </w:r>
      <w:r w:rsidRPr="00FB356D">
        <w:rPr>
          <w:i/>
          <w:noProof/>
        </w:rPr>
        <w:t>Journal of nematology</w:t>
      </w:r>
      <w:r w:rsidRPr="00FB356D">
        <w:rPr>
          <w:noProof/>
        </w:rPr>
        <w:t xml:space="preserve"> </w:t>
      </w:r>
      <w:r w:rsidRPr="00FB356D">
        <w:rPr>
          <w:b/>
          <w:noProof/>
        </w:rPr>
        <w:t>38</w:t>
      </w:r>
      <w:r w:rsidRPr="00FB356D">
        <w:rPr>
          <w:noProof/>
        </w:rPr>
        <w:t>, 173.</w:t>
      </w:r>
    </w:p>
    <w:p w14:paraId="6547BF8A" w14:textId="17FFE4BE" w:rsidR="00E60F6B" w:rsidRPr="00FB356D" w:rsidRDefault="00A137D9" w:rsidP="00EF678C">
      <w:pPr>
        <w:spacing w:after="0"/>
      </w:pPr>
      <w:r w:rsidRPr="00FB356D">
        <w:fldChar w:fldCharType="end"/>
      </w:r>
    </w:p>
    <w:sectPr w:rsidR="00E60F6B" w:rsidRPr="00FB356D" w:rsidSect="003C423C">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Open Sans">
    <w:panose1 w:val="020B0606030504020204"/>
    <w:charset w:val="00"/>
    <w:family w:val="auto"/>
    <w:pitch w:val="variable"/>
    <w:sig w:usb0="E00002EF" w:usb1="4000205B" w:usb2="00000028"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12&lt;/item&gt;&lt;item&gt;13&lt;/item&gt;&lt;item&gt;114&lt;/item&gt;&lt;item&gt;327&lt;/item&gt;&lt;item&gt;343&lt;/item&gt;&lt;item&gt;412&lt;/item&gt;&lt;/record-ids&gt;&lt;/item&gt;&lt;/Libraries&gt;"/>
  </w:docVars>
  <w:rsids>
    <w:rsidRoot w:val="00E60F6B"/>
    <w:rsid w:val="000430A8"/>
    <w:rsid w:val="000837D1"/>
    <w:rsid w:val="000919A2"/>
    <w:rsid w:val="001001E6"/>
    <w:rsid w:val="00131B34"/>
    <w:rsid w:val="00135C4A"/>
    <w:rsid w:val="001D5CAF"/>
    <w:rsid w:val="00227BA1"/>
    <w:rsid w:val="00256E54"/>
    <w:rsid w:val="00272D9B"/>
    <w:rsid w:val="00297BE0"/>
    <w:rsid w:val="002A29D4"/>
    <w:rsid w:val="00310431"/>
    <w:rsid w:val="003471DF"/>
    <w:rsid w:val="00347951"/>
    <w:rsid w:val="00351F37"/>
    <w:rsid w:val="003B6935"/>
    <w:rsid w:val="003C423C"/>
    <w:rsid w:val="003C7D4D"/>
    <w:rsid w:val="003D5EEB"/>
    <w:rsid w:val="003E4185"/>
    <w:rsid w:val="00403C5E"/>
    <w:rsid w:val="00434BC0"/>
    <w:rsid w:val="0043647A"/>
    <w:rsid w:val="004454D9"/>
    <w:rsid w:val="004C32C6"/>
    <w:rsid w:val="004E0B62"/>
    <w:rsid w:val="004E5607"/>
    <w:rsid w:val="00555E98"/>
    <w:rsid w:val="00567B0D"/>
    <w:rsid w:val="005707C3"/>
    <w:rsid w:val="00580E43"/>
    <w:rsid w:val="0059045E"/>
    <w:rsid w:val="005A242B"/>
    <w:rsid w:val="005B0574"/>
    <w:rsid w:val="005D7BF9"/>
    <w:rsid w:val="005F3981"/>
    <w:rsid w:val="006473BE"/>
    <w:rsid w:val="00680E73"/>
    <w:rsid w:val="006C1671"/>
    <w:rsid w:val="006F5A46"/>
    <w:rsid w:val="007071E8"/>
    <w:rsid w:val="0074127A"/>
    <w:rsid w:val="007B4C74"/>
    <w:rsid w:val="007E7C23"/>
    <w:rsid w:val="00845B95"/>
    <w:rsid w:val="00855D1C"/>
    <w:rsid w:val="008929C9"/>
    <w:rsid w:val="008A13A2"/>
    <w:rsid w:val="00930C9F"/>
    <w:rsid w:val="009500B6"/>
    <w:rsid w:val="00983CE4"/>
    <w:rsid w:val="009A1A9C"/>
    <w:rsid w:val="009B14DD"/>
    <w:rsid w:val="009D0B9D"/>
    <w:rsid w:val="009D2D11"/>
    <w:rsid w:val="00A07C7D"/>
    <w:rsid w:val="00A137D9"/>
    <w:rsid w:val="00A33422"/>
    <w:rsid w:val="00A61668"/>
    <w:rsid w:val="00A65BDE"/>
    <w:rsid w:val="00AB51BC"/>
    <w:rsid w:val="00AC7E5F"/>
    <w:rsid w:val="00AD49C8"/>
    <w:rsid w:val="00B05680"/>
    <w:rsid w:val="00B1032C"/>
    <w:rsid w:val="00BC54BF"/>
    <w:rsid w:val="00BD27CF"/>
    <w:rsid w:val="00BE13AD"/>
    <w:rsid w:val="00BE5CCE"/>
    <w:rsid w:val="00BE64CB"/>
    <w:rsid w:val="00C04DBD"/>
    <w:rsid w:val="00C234BD"/>
    <w:rsid w:val="00C2434B"/>
    <w:rsid w:val="00C31D89"/>
    <w:rsid w:val="00C57CE0"/>
    <w:rsid w:val="00CA461D"/>
    <w:rsid w:val="00CB59CE"/>
    <w:rsid w:val="00D04825"/>
    <w:rsid w:val="00D16828"/>
    <w:rsid w:val="00D633FE"/>
    <w:rsid w:val="00D6778F"/>
    <w:rsid w:val="00D677C1"/>
    <w:rsid w:val="00D926DB"/>
    <w:rsid w:val="00DF751B"/>
    <w:rsid w:val="00E60F6B"/>
    <w:rsid w:val="00E67EAD"/>
    <w:rsid w:val="00EB5D78"/>
    <w:rsid w:val="00EC2334"/>
    <w:rsid w:val="00EF2796"/>
    <w:rsid w:val="00EF678C"/>
    <w:rsid w:val="00F175B4"/>
    <w:rsid w:val="00F26B82"/>
    <w:rsid w:val="00F44FE8"/>
    <w:rsid w:val="00F77D4E"/>
    <w:rsid w:val="00F82CE6"/>
    <w:rsid w:val="00FB356D"/>
    <w:rsid w:val="00FC0DAC"/>
    <w:rsid w:val="00FC1C2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513140">
      <w:bodyDiv w:val="1"/>
      <w:marLeft w:val="0"/>
      <w:marRight w:val="0"/>
      <w:marTop w:val="0"/>
      <w:marBottom w:val="0"/>
      <w:divBdr>
        <w:top w:val="none" w:sz="0" w:space="0" w:color="auto"/>
        <w:left w:val="none" w:sz="0" w:space="0" w:color="auto"/>
        <w:bottom w:val="none" w:sz="0" w:space="0" w:color="auto"/>
        <w:right w:val="none" w:sz="0" w:space="0" w:color="auto"/>
      </w:divBdr>
    </w:div>
    <w:div w:id="365569846">
      <w:bodyDiv w:val="1"/>
      <w:marLeft w:val="0"/>
      <w:marRight w:val="0"/>
      <w:marTop w:val="0"/>
      <w:marBottom w:val="0"/>
      <w:divBdr>
        <w:top w:val="none" w:sz="0" w:space="0" w:color="auto"/>
        <w:left w:val="none" w:sz="0" w:space="0" w:color="auto"/>
        <w:bottom w:val="none" w:sz="0" w:space="0" w:color="auto"/>
        <w:right w:val="none" w:sz="0" w:space="0" w:color="auto"/>
      </w:divBdr>
    </w:div>
    <w:div w:id="469523119">
      <w:bodyDiv w:val="1"/>
      <w:marLeft w:val="0"/>
      <w:marRight w:val="0"/>
      <w:marTop w:val="0"/>
      <w:marBottom w:val="0"/>
      <w:divBdr>
        <w:top w:val="none" w:sz="0" w:space="0" w:color="auto"/>
        <w:left w:val="none" w:sz="0" w:space="0" w:color="auto"/>
        <w:bottom w:val="none" w:sz="0" w:space="0" w:color="auto"/>
        <w:right w:val="none" w:sz="0" w:space="0" w:color="auto"/>
      </w:divBdr>
    </w:div>
    <w:div w:id="872965398">
      <w:bodyDiv w:val="1"/>
      <w:marLeft w:val="0"/>
      <w:marRight w:val="0"/>
      <w:marTop w:val="0"/>
      <w:marBottom w:val="0"/>
      <w:divBdr>
        <w:top w:val="none" w:sz="0" w:space="0" w:color="auto"/>
        <w:left w:val="none" w:sz="0" w:space="0" w:color="auto"/>
        <w:bottom w:val="none" w:sz="0" w:space="0" w:color="auto"/>
        <w:right w:val="none" w:sz="0" w:space="0" w:color="auto"/>
      </w:divBdr>
    </w:div>
    <w:div w:id="1337923404">
      <w:bodyDiv w:val="1"/>
      <w:marLeft w:val="0"/>
      <w:marRight w:val="0"/>
      <w:marTop w:val="0"/>
      <w:marBottom w:val="0"/>
      <w:divBdr>
        <w:top w:val="none" w:sz="0" w:space="0" w:color="auto"/>
        <w:left w:val="none" w:sz="0" w:space="0" w:color="auto"/>
        <w:bottom w:val="none" w:sz="0" w:space="0" w:color="auto"/>
        <w:right w:val="none" w:sz="0" w:space="0" w:color="auto"/>
      </w:divBdr>
    </w:div>
    <w:div w:id="1732728594">
      <w:bodyDiv w:val="1"/>
      <w:marLeft w:val="0"/>
      <w:marRight w:val="0"/>
      <w:marTop w:val="0"/>
      <w:marBottom w:val="0"/>
      <w:divBdr>
        <w:top w:val="none" w:sz="0" w:space="0" w:color="auto"/>
        <w:left w:val="none" w:sz="0" w:space="0" w:color="auto"/>
        <w:bottom w:val="none" w:sz="0" w:space="0" w:color="auto"/>
        <w:right w:val="none" w:sz="0" w:space="0" w:color="auto"/>
      </w:divBdr>
    </w:div>
    <w:div w:id="1748527988">
      <w:bodyDiv w:val="1"/>
      <w:marLeft w:val="0"/>
      <w:marRight w:val="0"/>
      <w:marTop w:val="0"/>
      <w:marBottom w:val="0"/>
      <w:divBdr>
        <w:top w:val="none" w:sz="0" w:space="0" w:color="auto"/>
        <w:left w:val="none" w:sz="0" w:space="0" w:color="auto"/>
        <w:bottom w:val="none" w:sz="0" w:space="0" w:color="auto"/>
        <w:right w:val="none" w:sz="0" w:space="0" w:color="auto"/>
      </w:divBdr>
    </w:div>
    <w:div w:id="1996496167">
      <w:bodyDiv w:val="1"/>
      <w:marLeft w:val="0"/>
      <w:marRight w:val="0"/>
      <w:marTop w:val="0"/>
      <w:marBottom w:val="0"/>
      <w:divBdr>
        <w:top w:val="none" w:sz="0" w:space="0" w:color="auto"/>
        <w:left w:val="none" w:sz="0" w:space="0" w:color="auto"/>
        <w:bottom w:val="none" w:sz="0" w:space="0" w:color="auto"/>
        <w:right w:val="none" w:sz="0" w:space="0" w:color="auto"/>
      </w:divBdr>
    </w:div>
    <w:div w:id="21397587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diva-gis.org/" TargetMode="External"/><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microsoft.com/office/2007/relationships/hdphoto" Target="media/hdphoto2.wdp"/><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hyperlink" Target="http://www.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E7240-0452-D94E-B21B-5BA5E71A5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3</Pages>
  <Words>5029</Words>
  <Characters>28670</Characters>
  <Application>Microsoft Macintosh Word</Application>
  <DocSecurity>0</DocSecurity>
  <Lines>238</Lines>
  <Paragraphs>67</Paragraphs>
  <ScaleCrop>false</ScaleCrop>
  <Company>Rojas</Company>
  <LinksUpToDate>false</LinksUpToDate>
  <CharactersWithSpaces>33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44</cp:revision>
  <dcterms:created xsi:type="dcterms:W3CDTF">2014-12-08T05:43:00Z</dcterms:created>
  <dcterms:modified xsi:type="dcterms:W3CDTF">2014-12-11T17:36:00Z</dcterms:modified>
</cp:coreProperties>
</file>